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51337F" w14:paraId="20FCAFF8" w14:textId="77777777" w:rsidTr="004365CF">
        <w:trPr>
          <w:trHeight w:val="7088"/>
        </w:trPr>
        <w:tc>
          <w:tcPr>
            <w:tcW w:w="8506" w:type="dxa"/>
            <w:gridSpan w:val="2"/>
            <w:tcBorders>
              <w:top w:val="nil"/>
              <w:left w:val="nil"/>
              <w:bottom w:val="nil"/>
              <w:right w:val="nil"/>
            </w:tcBorders>
          </w:tcPr>
          <w:p w14:paraId="253F9110" w14:textId="77777777" w:rsidR="0051337F" w:rsidRDefault="0051337F" w:rsidP="0051337F">
            <w:pPr>
              <w:spacing w:line="240" w:lineRule="auto"/>
              <w:jc w:val="left"/>
              <w:rPr>
                <w:sz w:val="20"/>
              </w:rPr>
            </w:pPr>
            <w:bookmarkStart w:id="0" w:name="_Toc386404207"/>
            <w:bookmarkStart w:id="1" w:name="_Toc510268143"/>
            <w:bookmarkStart w:id="2" w:name="_Toc509993364"/>
            <w:bookmarkStart w:id="3" w:name="_Toc510359964"/>
            <w:bookmarkStart w:id="4" w:name="_Toc516835596"/>
            <w:bookmarkStart w:id="5" w:name="_Toc386404197"/>
            <w:r>
              <w:rPr>
                <w:noProof/>
                <w:sz w:val="20"/>
                <w:lang w:val="en-US" w:eastAsia="en-US"/>
              </w:rPr>
              <w:drawing>
                <wp:inline distT="0" distB="0" distL="0" distR="0" wp14:anchorId="1934E5C9" wp14:editId="1D600598">
                  <wp:extent cx="1476375" cy="1476375"/>
                  <wp:effectExtent l="0" t="0" r="9525" b="9525"/>
                  <wp:docPr id="68"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Pr>
                <w:sz w:val="20"/>
              </w:rPr>
              <w:br/>
            </w:r>
            <w:r w:rsidRPr="0051337F">
              <w:rPr>
                <w:rFonts w:ascii="Vafle VUT" w:hAnsi="Vafle VUT" w:cs="Vafle VUT"/>
                <w:b/>
                <w:sz w:val="40"/>
                <w:szCs w:val="40"/>
              </w:rPr>
              <w:t>VYSOKÉ UČENÍ TECHNICKÉ V BRNĚ</w:t>
            </w:r>
            <w:r>
              <w:rPr>
                <w:sz w:val="20"/>
              </w:rPr>
              <w:br/>
            </w:r>
            <w:r>
              <w:rPr>
                <w:rFonts w:ascii="Vafle VUT" w:hAnsi="Vafle VUT" w:cs="Vafle VUT"/>
                <w:color w:val="8A8C90"/>
              </w:rPr>
              <w:t>BRNO UNIVERSITY OF TECHNOLOGY</w:t>
            </w:r>
            <w:r>
              <w:rPr>
                <w:sz w:val="20"/>
              </w:rPr>
              <w:br/>
            </w:r>
          </w:p>
          <w:p w14:paraId="407C0885" w14:textId="33C84659" w:rsidR="0051337F" w:rsidRDefault="0051337F" w:rsidP="0051337F">
            <w:pPr>
              <w:spacing w:line="240" w:lineRule="auto"/>
              <w:jc w:val="left"/>
              <w:rPr>
                <w:sz w:val="20"/>
              </w:rPr>
            </w:pP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0C0C06CE" w14:textId="77777777" w:rsidR="0051337F" w:rsidRDefault="0051337F" w:rsidP="0051337F">
            <w:pPr>
              <w:spacing w:line="276" w:lineRule="auto"/>
              <w:jc w:val="left"/>
              <w:rPr>
                <w:sz w:val="20"/>
              </w:rPr>
            </w:pPr>
            <w:r w:rsidRPr="00867DA8">
              <w:rPr>
                <w:b/>
                <w:sz w:val="20"/>
              </w:rPr>
              <w:br/>
            </w:r>
            <w:r w:rsidRPr="00867DA8">
              <w:rPr>
                <w:rFonts w:ascii="Vafle VUT" w:hAnsi="Vafle VUT" w:cs="Vafle VUT"/>
                <w:b/>
                <w:sz w:val="36"/>
                <w:szCs w:val="36"/>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p w14:paraId="0006D3EC" w14:textId="3F14624D" w:rsidR="0051337F" w:rsidRDefault="0051337F" w:rsidP="0051337F">
            <w:pPr>
              <w:spacing w:line="276" w:lineRule="auto"/>
              <w:jc w:val="left"/>
              <w:rPr>
                <w:sz w:val="20"/>
              </w:rPr>
            </w:pPr>
          </w:p>
        </w:tc>
      </w:tr>
      <w:tr w:rsidR="0051337F" w14:paraId="6C499AEF" w14:textId="77777777" w:rsidTr="004365CF">
        <w:trPr>
          <w:trHeight w:val="1020"/>
        </w:trPr>
        <w:tc>
          <w:tcPr>
            <w:tcW w:w="8506" w:type="dxa"/>
            <w:gridSpan w:val="2"/>
            <w:tcBorders>
              <w:top w:val="nil"/>
              <w:left w:val="nil"/>
              <w:bottom w:val="nil"/>
              <w:right w:val="nil"/>
            </w:tcBorders>
          </w:tcPr>
          <w:p w14:paraId="18F78F85" w14:textId="2775C1AF" w:rsidR="0051337F" w:rsidRDefault="0051337F" w:rsidP="0051337F">
            <w:pPr>
              <w:spacing w:line="240" w:lineRule="auto"/>
              <w:jc w:val="left"/>
              <w:rPr>
                <w:sz w:val="20"/>
              </w:rPr>
            </w:pPr>
            <w:r w:rsidRPr="00867DA8">
              <w:rPr>
                <w:rFonts w:ascii="Vafle VUT" w:hAnsi="Vafle VUT" w:cs="Vafle VUT"/>
                <w:b/>
                <w:sz w:val="30"/>
                <w:szCs w:val="30"/>
              </w:rPr>
              <w:t>DIZERTAČNÍ PRÁCE</w:t>
            </w:r>
            <w:r>
              <w:rPr>
                <w:sz w:val="20"/>
              </w:rPr>
              <w:br/>
            </w:r>
            <w:r>
              <w:rPr>
                <w:rFonts w:ascii="Vafle VUT" w:hAnsi="Vafle VUT" w:cs="Vafle VUT"/>
                <w:color w:val="8A8C90"/>
              </w:rPr>
              <w:t>DOCTORAL THESIS</w:t>
            </w:r>
            <w:r>
              <w:rPr>
                <w:sz w:val="20"/>
              </w:rPr>
              <w:br/>
            </w:r>
          </w:p>
        </w:tc>
      </w:tr>
      <w:tr w:rsidR="0051337F" w14:paraId="259E6C32" w14:textId="77777777" w:rsidTr="004365CF">
        <w:trPr>
          <w:trHeight w:val="1021"/>
        </w:trPr>
        <w:tc>
          <w:tcPr>
            <w:tcW w:w="3686" w:type="dxa"/>
            <w:tcBorders>
              <w:top w:val="nil"/>
              <w:left w:val="nil"/>
              <w:bottom w:val="nil"/>
              <w:right w:val="nil"/>
            </w:tcBorders>
          </w:tcPr>
          <w:p w14:paraId="5EC9B6D0" w14:textId="77777777" w:rsidR="0051337F" w:rsidRDefault="0051337F" w:rsidP="0051337F">
            <w:pPr>
              <w:spacing w:line="240" w:lineRule="auto"/>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7B772A4B" w14:textId="77777777" w:rsidR="0051337F" w:rsidRDefault="0051337F" w:rsidP="004365CF">
            <w:pPr>
              <w:rPr>
                <w:sz w:val="20"/>
              </w:rPr>
            </w:pPr>
            <w:r>
              <w:rPr>
                <w:rFonts w:ascii="Vafle VUT" w:hAnsi="Vafle VUT" w:cs="Vafle VUT"/>
                <w:sz w:val="30"/>
                <w:szCs w:val="30"/>
              </w:rPr>
              <w:t>Mgr. Peter Langer</w:t>
            </w:r>
          </w:p>
        </w:tc>
      </w:tr>
      <w:tr w:rsidR="0051337F" w14:paraId="6290E084" w14:textId="77777777" w:rsidTr="004365CF">
        <w:trPr>
          <w:trHeight w:val="1418"/>
        </w:trPr>
        <w:tc>
          <w:tcPr>
            <w:tcW w:w="3686" w:type="dxa"/>
            <w:tcBorders>
              <w:top w:val="nil"/>
              <w:left w:val="nil"/>
              <w:bottom w:val="nil"/>
              <w:right w:val="nil"/>
            </w:tcBorders>
          </w:tcPr>
          <w:p w14:paraId="49A971D6" w14:textId="77777777" w:rsidR="0051337F" w:rsidRDefault="0051337F" w:rsidP="0051337F">
            <w:pPr>
              <w:spacing w:line="240" w:lineRule="auto"/>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0480F703" w14:textId="77777777" w:rsidR="0051337F" w:rsidRDefault="0051337F" w:rsidP="004365CF">
            <w:pPr>
              <w:rPr>
                <w:sz w:val="20"/>
              </w:rPr>
            </w:pPr>
            <w:r>
              <w:rPr>
                <w:rFonts w:ascii="Vafle VUT" w:hAnsi="Vafle VUT" w:cs="Vafle VUT"/>
                <w:sz w:val="30"/>
                <w:szCs w:val="30"/>
              </w:rPr>
              <w:t>Ing. Pavel Jurák, CSc.</w:t>
            </w:r>
          </w:p>
        </w:tc>
      </w:tr>
      <w:tr w:rsidR="0051337F" w14:paraId="7B9188AA" w14:textId="77777777" w:rsidTr="004365CF">
        <w:trPr>
          <w:trHeight w:val="80"/>
        </w:trPr>
        <w:tc>
          <w:tcPr>
            <w:tcW w:w="3686" w:type="dxa"/>
            <w:tcBorders>
              <w:top w:val="nil"/>
              <w:left w:val="nil"/>
              <w:bottom w:val="nil"/>
              <w:right w:val="nil"/>
            </w:tcBorders>
          </w:tcPr>
          <w:p w14:paraId="6B020B28" w14:textId="77777777" w:rsidR="0051337F" w:rsidRPr="00867DA8" w:rsidRDefault="0051337F" w:rsidP="0051337F">
            <w:pPr>
              <w:spacing w:line="240" w:lineRule="auto"/>
              <w:rPr>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4872EA41" w14:textId="77777777" w:rsidR="0051337F" w:rsidRDefault="0051337F" w:rsidP="004365CF">
            <w:pPr>
              <w:rPr>
                <w:sz w:val="20"/>
              </w:rPr>
            </w:pPr>
            <w:r>
              <w:rPr>
                <w:sz w:val="20"/>
              </w:rPr>
              <w:t> </w:t>
            </w:r>
          </w:p>
        </w:tc>
      </w:tr>
    </w:tbl>
    <w:p w14:paraId="5300D24E" w14:textId="49DC3D5F" w:rsidR="00BD7167" w:rsidRPr="00630043" w:rsidRDefault="00BD7167" w:rsidP="00BD7167">
      <w:pPr>
        <w:pStyle w:val="Heading1"/>
        <w:numPr>
          <w:ilvl w:val="0"/>
          <w:numId w:val="0"/>
        </w:numPr>
      </w:pPr>
      <w:r w:rsidRPr="00630043">
        <w:lastRenderedPageBreak/>
        <w:t>ABSTRAKT</w:t>
      </w:r>
      <w:bookmarkEnd w:id="2"/>
      <w:bookmarkEnd w:id="3"/>
      <w:bookmarkEnd w:id="4"/>
    </w:p>
    <w:p w14:paraId="6190EB8D" w14:textId="0E9B0521" w:rsidR="00BD7167" w:rsidRPr="00630043" w:rsidRDefault="00BD7167" w:rsidP="00BD7167">
      <w:bookmarkStart w:id="6"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0051337F">
        <w:rPr>
          <w:b/>
        </w:rPr>
        <w:t>Ciel</w:t>
      </w:r>
      <w:r w:rsidRPr="00B66FCC">
        <w:rPr>
          <w:b/>
        </w:rPr>
        <w:t>e:</w:t>
      </w:r>
      <w:r w:rsidRPr="00630043">
        <w:t xml:space="preserve"> Cieľom tejto práca je návrh metodiky a následná analýza vzájomných vzťahov hemodynamických parametrov vypočítaných z dát celotelovej viackanálovej bioimpedancie, krvného tlaku, EKG a </w:t>
      </w:r>
      <w:r w:rsidR="00701162">
        <w:t>srdcov</w:t>
      </w:r>
      <w:r w:rsidRPr="00630043">
        <w:t xml:space="preserve">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w:t>
      </w:r>
      <w:r w:rsidR="005335DB">
        <w:t>tejto práci uvedený výpočet srd</w:t>
      </w:r>
      <w:r w:rsidRPr="00630043">
        <w:t xml:space="preserv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w:t>
      </w:r>
      <w:r w:rsidR="005335DB">
        <w:t> </w:t>
      </w:r>
      <w:r w:rsidRPr="00630043">
        <w:t>nie</w:t>
      </w:r>
      <w:r w:rsidR="005335DB">
        <w:t xml:space="preserve"> </w:t>
      </w:r>
      <w:r w:rsidRPr="00630043">
        <w:t>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Heading1"/>
        <w:numPr>
          <w:ilvl w:val="0"/>
          <w:numId w:val="0"/>
        </w:numPr>
        <w:ind w:left="432" w:hanging="432"/>
      </w:pPr>
      <w:bookmarkStart w:id="7" w:name="_Toc510359965"/>
      <w:bookmarkStart w:id="8" w:name="_Toc516835597"/>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Heading1"/>
        <w:numPr>
          <w:ilvl w:val="0"/>
          <w:numId w:val="0"/>
        </w:numPr>
        <w:ind w:left="432"/>
      </w:pPr>
      <w:bookmarkStart w:id="9" w:name="_Toc509993366"/>
      <w:bookmarkStart w:id="10" w:name="_Toc510359966"/>
      <w:bookmarkStart w:id="11" w:name="_Toc516835598"/>
      <w:r w:rsidRPr="00630043">
        <w:lastRenderedPageBreak/>
        <w:t>ABSTRACT</w:t>
      </w:r>
      <w:bookmarkEnd w:id="9"/>
      <w:bookmarkEnd w:id="10"/>
      <w:bookmarkEnd w:id="11"/>
    </w:p>
    <w:p w14:paraId="75161D8F" w14:textId="77777777" w:rsidR="00BD7167" w:rsidRPr="00630043" w:rsidRDefault="00BD7167" w:rsidP="00BD7167">
      <w:pPr>
        <w:pStyle w:val="Heading1"/>
        <w:numPr>
          <w:ilvl w:val="0"/>
          <w:numId w:val="0"/>
        </w:numPr>
        <w:ind w:left="432"/>
      </w:pPr>
      <w:bookmarkStart w:id="12" w:name="_Toc509993367"/>
      <w:bookmarkStart w:id="13" w:name="_Toc510359967"/>
      <w:bookmarkStart w:id="14" w:name="_Toc516835599"/>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630043" w:rsidRDefault="00BD7167" w:rsidP="00BD7167">
      <w:r w:rsidRPr="00630043">
        <w:br w:type="page"/>
      </w:r>
    </w:p>
    <w:p w14:paraId="3F59DDAF" w14:textId="77777777" w:rsidR="00BD7167" w:rsidRPr="00630043" w:rsidRDefault="00BD7167" w:rsidP="00BD7167">
      <w:pPr>
        <w:pStyle w:val="Heading1"/>
        <w:numPr>
          <w:ilvl w:val="0"/>
          <w:numId w:val="0"/>
        </w:numPr>
        <w:ind w:left="432" w:hanging="432"/>
      </w:pPr>
      <w:bookmarkStart w:id="15" w:name="_Toc509993368"/>
      <w:bookmarkStart w:id="16" w:name="_Toc510359968"/>
      <w:bookmarkStart w:id="17" w:name="_Toc516835600"/>
      <w:r w:rsidRPr="00630043">
        <w:lastRenderedPageBreak/>
        <w:t>PREHLÁSENIE</w:t>
      </w:r>
      <w:bookmarkEnd w:id="15"/>
      <w:bookmarkEnd w:id="16"/>
      <w:bookmarkEnd w:id="17"/>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6566FDF8"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w:t>
      </w:r>
      <w:r w:rsidR="005335DB">
        <w:rPr>
          <w:rFonts w:ascii="Cambria" w:hAnsi="Cambria" w:cstheme="minorHAnsi"/>
          <w:color w:val="auto"/>
        </w:rPr>
        <w:t>.</w:t>
      </w:r>
      <w:r w:rsidRPr="00630043">
        <w:rPr>
          <w:rFonts w:ascii="Cambria" w:hAnsi="Cambria" w:cstheme="minorHAnsi"/>
          <w:color w:val="auto"/>
        </w:rPr>
        <w:t xml:space="preserve"> a Ing. Josefovi Halámkovi, CSc</w:t>
      </w:r>
      <w:r w:rsidR="00F56E44">
        <w:rPr>
          <w:rFonts w:ascii="Cambria" w:hAnsi="Cambria" w:cstheme="minorHAnsi"/>
          <w:color w:val="auto"/>
        </w:rPr>
        <w:t>.</w:t>
      </w:r>
      <w:r w:rsidRPr="00630043">
        <w:rPr>
          <w:rFonts w:ascii="Cambria" w:hAnsi="Cambria" w:cstheme="minorHAnsi"/>
          <w:color w:val="auto"/>
        </w:rPr>
        <w:t xml:space="preserve">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4D3512C6" w14:textId="77777777" w:rsidR="00701162" w:rsidRDefault="00BD7167" w:rsidP="00BD7167">
      <w:pPr>
        <w:pStyle w:val="TOC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081E0B80" w14:textId="77777777" w:rsidR="00701162" w:rsidRDefault="002F3255">
      <w:pPr>
        <w:pStyle w:val="TOC1"/>
        <w:rPr>
          <w:rFonts w:asciiTheme="minorHAnsi" w:eastAsiaTheme="minorEastAsia" w:hAnsiTheme="minorHAnsi" w:cstheme="minorBidi"/>
          <w:b w:val="0"/>
          <w:bCs w:val="0"/>
          <w:sz w:val="22"/>
          <w:szCs w:val="22"/>
          <w:lang w:val="cs-CZ"/>
        </w:rPr>
      </w:pPr>
      <w:hyperlink w:anchor="_Toc516835596" w:history="1">
        <w:r w:rsidR="00701162" w:rsidRPr="00DE7EA2">
          <w:rPr>
            <w:rStyle w:val="Hyperlink"/>
          </w:rPr>
          <w:t>ABSTRAKT</w:t>
        </w:r>
        <w:r w:rsidR="00701162">
          <w:rPr>
            <w:webHidden/>
          </w:rPr>
          <w:tab/>
        </w:r>
        <w:r w:rsidR="00701162">
          <w:rPr>
            <w:webHidden/>
          </w:rPr>
          <w:fldChar w:fldCharType="begin"/>
        </w:r>
        <w:r w:rsidR="00701162">
          <w:rPr>
            <w:webHidden/>
          </w:rPr>
          <w:instrText xml:space="preserve"> PAGEREF _Toc516835596 \h </w:instrText>
        </w:r>
        <w:r w:rsidR="00701162">
          <w:rPr>
            <w:webHidden/>
          </w:rPr>
        </w:r>
        <w:r w:rsidR="00701162">
          <w:rPr>
            <w:webHidden/>
          </w:rPr>
          <w:fldChar w:fldCharType="separate"/>
        </w:r>
        <w:r w:rsidR="00701162">
          <w:rPr>
            <w:webHidden/>
          </w:rPr>
          <w:t>I</w:t>
        </w:r>
        <w:r w:rsidR="00701162">
          <w:rPr>
            <w:webHidden/>
          </w:rPr>
          <w:fldChar w:fldCharType="end"/>
        </w:r>
      </w:hyperlink>
    </w:p>
    <w:p w14:paraId="03ABF19D" w14:textId="77777777" w:rsidR="00701162" w:rsidRDefault="002F3255">
      <w:pPr>
        <w:pStyle w:val="TOC1"/>
        <w:rPr>
          <w:rFonts w:asciiTheme="minorHAnsi" w:eastAsiaTheme="minorEastAsia" w:hAnsiTheme="minorHAnsi" w:cstheme="minorBidi"/>
          <w:b w:val="0"/>
          <w:bCs w:val="0"/>
          <w:sz w:val="22"/>
          <w:szCs w:val="22"/>
          <w:lang w:val="cs-CZ"/>
        </w:rPr>
      </w:pPr>
      <w:hyperlink w:anchor="_Toc516835597" w:history="1">
        <w:r w:rsidR="00701162" w:rsidRPr="00DE7EA2">
          <w:rPr>
            <w:rStyle w:val="Hyperlink"/>
          </w:rPr>
          <w:t>KĽÚČOVÉ SLOVÁ</w:t>
        </w:r>
        <w:r w:rsidR="00701162">
          <w:rPr>
            <w:webHidden/>
          </w:rPr>
          <w:tab/>
        </w:r>
        <w:r w:rsidR="00701162">
          <w:rPr>
            <w:webHidden/>
          </w:rPr>
          <w:fldChar w:fldCharType="begin"/>
        </w:r>
        <w:r w:rsidR="00701162">
          <w:rPr>
            <w:webHidden/>
          </w:rPr>
          <w:instrText xml:space="preserve"> PAGEREF _Toc516835597 \h </w:instrText>
        </w:r>
        <w:r w:rsidR="00701162">
          <w:rPr>
            <w:webHidden/>
          </w:rPr>
        </w:r>
        <w:r w:rsidR="00701162">
          <w:rPr>
            <w:webHidden/>
          </w:rPr>
          <w:fldChar w:fldCharType="separate"/>
        </w:r>
        <w:r w:rsidR="00701162">
          <w:rPr>
            <w:webHidden/>
          </w:rPr>
          <w:t>I</w:t>
        </w:r>
        <w:r w:rsidR="00701162">
          <w:rPr>
            <w:webHidden/>
          </w:rPr>
          <w:fldChar w:fldCharType="end"/>
        </w:r>
      </w:hyperlink>
    </w:p>
    <w:p w14:paraId="7660CBC7" w14:textId="77777777" w:rsidR="00701162" w:rsidRDefault="002F3255">
      <w:pPr>
        <w:pStyle w:val="TOC1"/>
        <w:rPr>
          <w:rFonts w:asciiTheme="minorHAnsi" w:eastAsiaTheme="minorEastAsia" w:hAnsiTheme="minorHAnsi" w:cstheme="minorBidi"/>
          <w:b w:val="0"/>
          <w:bCs w:val="0"/>
          <w:sz w:val="22"/>
          <w:szCs w:val="22"/>
          <w:lang w:val="cs-CZ"/>
        </w:rPr>
      </w:pPr>
      <w:hyperlink w:anchor="_Toc516835598" w:history="1">
        <w:r w:rsidR="00701162" w:rsidRPr="00DE7EA2">
          <w:rPr>
            <w:rStyle w:val="Hyperlink"/>
          </w:rPr>
          <w:t>ABSTRACT</w:t>
        </w:r>
        <w:r w:rsidR="00701162">
          <w:rPr>
            <w:webHidden/>
          </w:rPr>
          <w:tab/>
        </w:r>
        <w:r w:rsidR="00701162">
          <w:rPr>
            <w:webHidden/>
          </w:rPr>
          <w:fldChar w:fldCharType="begin"/>
        </w:r>
        <w:r w:rsidR="00701162">
          <w:rPr>
            <w:webHidden/>
          </w:rPr>
          <w:instrText xml:space="preserve"> PAGEREF _Toc516835598 \h </w:instrText>
        </w:r>
        <w:r w:rsidR="00701162">
          <w:rPr>
            <w:webHidden/>
          </w:rPr>
        </w:r>
        <w:r w:rsidR="00701162">
          <w:rPr>
            <w:webHidden/>
          </w:rPr>
          <w:fldChar w:fldCharType="separate"/>
        </w:r>
        <w:r w:rsidR="00701162">
          <w:rPr>
            <w:webHidden/>
          </w:rPr>
          <w:t>II</w:t>
        </w:r>
        <w:r w:rsidR="00701162">
          <w:rPr>
            <w:webHidden/>
          </w:rPr>
          <w:fldChar w:fldCharType="end"/>
        </w:r>
      </w:hyperlink>
    </w:p>
    <w:p w14:paraId="7A7696E3" w14:textId="77777777" w:rsidR="00701162" w:rsidRDefault="002F3255">
      <w:pPr>
        <w:pStyle w:val="TOC1"/>
        <w:rPr>
          <w:rFonts w:asciiTheme="minorHAnsi" w:eastAsiaTheme="minorEastAsia" w:hAnsiTheme="minorHAnsi" w:cstheme="minorBidi"/>
          <w:b w:val="0"/>
          <w:bCs w:val="0"/>
          <w:sz w:val="22"/>
          <w:szCs w:val="22"/>
          <w:lang w:val="cs-CZ"/>
        </w:rPr>
      </w:pPr>
      <w:hyperlink w:anchor="_Toc516835599" w:history="1">
        <w:r w:rsidR="00701162" w:rsidRPr="00DE7EA2">
          <w:rPr>
            <w:rStyle w:val="Hyperlink"/>
          </w:rPr>
          <w:t>KEYWORDS</w:t>
        </w:r>
        <w:r w:rsidR="00701162">
          <w:rPr>
            <w:webHidden/>
          </w:rPr>
          <w:tab/>
        </w:r>
        <w:r w:rsidR="00701162">
          <w:rPr>
            <w:webHidden/>
          </w:rPr>
          <w:fldChar w:fldCharType="begin"/>
        </w:r>
        <w:r w:rsidR="00701162">
          <w:rPr>
            <w:webHidden/>
          </w:rPr>
          <w:instrText xml:space="preserve"> PAGEREF _Toc516835599 \h </w:instrText>
        </w:r>
        <w:r w:rsidR="00701162">
          <w:rPr>
            <w:webHidden/>
          </w:rPr>
        </w:r>
        <w:r w:rsidR="00701162">
          <w:rPr>
            <w:webHidden/>
          </w:rPr>
          <w:fldChar w:fldCharType="separate"/>
        </w:r>
        <w:r w:rsidR="00701162">
          <w:rPr>
            <w:webHidden/>
          </w:rPr>
          <w:t>II</w:t>
        </w:r>
        <w:r w:rsidR="00701162">
          <w:rPr>
            <w:webHidden/>
          </w:rPr>
          <w:fldChar w:fldCharType="end"/>
        </w:r>
      </w:hyperlink>
    </w:p>
    <w:p w14:paraId="32877D93" w14:textId="77777777" w:rsidR="00701162" w:rsidRDefault="002F3255">
      <w:pPr>
        <w:pStyle w:val="TOC1"/>
        <w:rPr>
          <w:rFonts w:asciiTheme="minorHAnsi" w:eastAsiaTheme="minorEastAsia" w:hAnsiTheme="minorHAnsi" w:cstheme="minorBidi"/>
          <w:b w:val="0"/>
          <w:bCs w:val="0"/>
          <w:sz w:val="22"/>
          <w:szCs w:val="22"/>
          <w:lang w:val="cs-CZ"/>
        </w:rPr>
      </w:pPr>
      <w:hyperlink w:anchor="_Toc516835600" w:history="1">
        <w:r w:rsidR="00701162" w:rsidRPr="00DE7EA2">
          <w:rPr>
            <w:rStyle w:val="Hyperlink"/>
          </w:rPr>
          <w:t>PREHLÁSENIE</w:t>
        </w:r>
        <w:r w:rsidR="00701162">
          <w:rPr>
            <w:webHidden/>
          </w:rPr>
          <w:tab/>
        </w:r>
        <w:r w:rsidR="00701162">
          <w:rPr>
            <w:webHidden/>
          </w:rPr>
          <w:fldChar w:fldCharType="begin"/>
        </w:r>
        <w:r w:rsidR="00701162">
          <w:rPr>
            <w:webHidden/>
          </w:rPr>
          <w:instrText xml:space="preserve"> PAGEREF _Toc516835600 \h </w:instrText>
        </w:r>
        <w:r w:rsidR="00701162">
          <w:rPr>
            <w:webHidden/>
          </w:rPr>
        </w:r>
        <w:r w:rsidR="00701162">
          <w:rPr>
            <w:webHidden/>
          </w:rPr>
          <w:fldChar w:fldCharType="separate"/>
        </w:r>
        <w:r w:rsidR="00701162">
          <w:rPr>
            <w:webHidden/>
          </w:rPr>
          <w:t>IV</w:t>
        </w:r>
        <w:r w:rsidR="00701162">
          <w:rPr>
            <w:webHidden/>
          </w:rPr>
          <w:fldChar w:fldCharType="end"/>
        </w:r>
      </w:hyperlink>
    </w:p>
    <w:p w14:paraId="12E934AA" w14:textId="77777777" w:rsidR="00701162" w:rsidRDefault="002F3255">
      <w:pPr>
        <w:pStyle w:val="TOC1"/>
        <w:rPr>
          <w:rFonts w:asciiTheme="minorHAnsi" w:eastAsiaTheme="minorEastAsia" w:hAnsiTheme="minorHAnsi" w:cstheme="minorBidi"/>
          <w:b w:val="0"/>
          <w:bCs w:val="0"/>
          <w:sz w:val="22"/>
          <w:szCs w:val="22"/>
          <w:lang w:val="cs-CZ"/>
        </w:rPr>
      </w:pPr>
      <w:hyperlink w:anchor="_Toc516835601" w:history="1">
        <w:r w:rsidR="00701162" w:rsidRPr="00DE7EA2">
          <w:rPr>
            <w:rStyle w:val="Hyperlink"/>
          </w:rPr>
          <w:t>ZOZNAM OBRÁZKOV</w:t>
        </w:r>
        <w:r w:rsidR="00701162">
          <w:rPr>
            <w:webHidden/>
          </w:rPr>
          <w:tab/>
        </w:r>
        <w:r w:rsidR="00701162">
          <w:rPr>
            <w:webHidden/>
          </w:rPr>
          <w:fldChar w:fldCharType="begin"/>
        </w:r>
        <w:r w:rsidR="00701162">
          <w:rPr>
            <w:webHidden/>
          </w:rPr>
          <w:instrText xml:space="preserve"> PAGEREF _Toc516835601 \h </w:instrText>
        </w:r>
        <w:r w:rsidR="00701162">
          <w:rPr>
            <w:webHidden/>
          </w:rPr>
        </w:r>
        <w:r w:rsidR="00701162">
          <w:rPr>
            <w:webHidden/>
          </w:rPr>
          <w:fldChar w:fldCharType="separate"/>
        </w:r>
        <w:r w:rsidR="00701162">
          <w:rPr>
            <w:webHidden/>
          </w:rPr>
          <w:t>IX</w:t>
        </w:r>
        <w:r w:rsidR="00701162">
          <w:rPr>
            <w:webHidden/>
          </w:rPr>
          <w:fldChar w:fldCharType="end"/>
        </w:r>
      </w:hyperlink>
    </w:p>
    <w:p w14:paraId="17962372" w14:textId="77777777" w:rsidR="00701162" w:rsidRDefault="002F3255">
      <w:pPr>
        <w:pStyle w:val="TOC1"/>
        <w:rPr>
          <w:rFonts w:asciiTheme="minorHAnsi" w:eastAsiaTheme="minorEastAsia" w:hAnsiTheme="minorHAnsi" w:cstheme="minorBidi"/>
          <w:b w:val="0"/>
          <w:bCs w:val="0"/>
          <w:sz w:val="22"/>
          <w:szCs w:val="22"/>
          <w:lang w:val="cs-CZ"/>
        </w:rPr>
      </w:pPr>
      <w:hyperlink w:anchor="_Toc516835602" w:history="1">
        <w:r w:rsidR="00701162" w:rsidRPr="00DE7EA2">
          <w:rPr>
            <w:rStyle w:val="Hyperlink"/>
          </w:rPr>
          <w:t>ZOZNAM TABULIEK</w:t>
        </w:r>
        <w:r w:rsidR="00701162">
          <w:rPr>
            <w:webHidden/>
          </w:rPr>
          <w:tab/>
        </w:r>
        <w:r w:rsidR="00701162">
          <w:rPr>
            <w:webHidden/>
          </w:rPr>
          <w:fldChar w:fldCharType="begin"/>
        </w:r>
        <w:r w:rsidR="00701162">
          <w:rPr>
            <w:webHidden/>
          </w:rPr>
          <w:instrText xml:space="preserve"> PAGEREF _Toc516835602 \h </w:instrText>
        </w:r>
        <w:r w:rsidR="00701162">
          <w:rPr>
            <w:webHidden/>
          </w:rPr>
        </w:r>
        <w:r w:rsidR="00701162">
          <w:rPr>
            <w:webHidden/>
          </w:rPr>
          <w:fldChar w:fldCharType="separate"/>
        </w:r>
        <w:r w:rsidR="00701162">
          <w:rPr>
            <w:webHidden/>
          </w:rPr>
          <w:t>XIII</w:t>
        </w:r>
        <w:r w:rsidR="00701162">
          <w:rPr>
            <w:webHidden/>
          </w:rPr>
          <w:fldChar w:fldCharType="end"/>
        </w:r>
      </w:hyperlink>
    </w:p>
    <w:p w14:paraId="75DA7D0A" w14:textId="77777777" w:rsidR="00701162" w:rsidRDefault="002F3255">
      <w:pPr>
        <w:pStyle w:val="TOC1"/>
        <w:rPr>
          <w:rFonts w:asciiTheme="minorHAnsi" w:eastAsiaTheme="minorEastAsia" w:hAnsiTheme="minorHAnsi" w:cstheme="minorBidi"/>
          <w:b w:val="0"/>
          <w:bCs w:val="0"/>
          <w:sz w:val="22"/>
          <w:szCs w:val="22"/>
          <w:lang w:val="cs-CZ"/>
        </w:rPr>
      </w:pPr>
      <w:hyperlink w:anchor="_Toc516835603" w:history="1">
        <w:r w:rsidR="00701162" w:rsidRPr="00DE7EA2">
          <w:rPr>
            <w:rStyle w:val="Hyperlink"/>
          </w:rPr>
          <w:t>Úvod</w:t>
        </w:r>
        <w:r w:rsidR="00701162">
          <w:rPr>
            <w:webHidden/>
          </w:rPr>
          <w:tab/>
        </w:r>
        <w:r w:rsidR="00701162">
          <w:rPr>
            <w:webHidden/>
          </w:rPr>
          <w:fldChar w:fldCharType="begin"/>
        </w:r>
        <w:r w:rsidR="00701162">
          <w:rPr>
            <w:webHidden/>
          </w:rPr>
          <w:instrText xml:space="preserve"> PAGEREF _Toc516835603 \h </w:instrText>
        </w:r>
        <w:r w:rsidR="00701162">
          <w:rPr>
            <w:webHidden/>
          </w:rPr>
        </w:r>
        <w:r w:rsidR="00701162">
          <w:rPr>
            <w:webHidden/>
          </w:rPr>
          <w:fldChar w:fldCharType="separate"/>
        </w:r>
        <w:r w:rsidR="00701162">
          <w:rPr>
            <w:webHidden/>
          </w:rPr>
          <w:t>1</w:t>
        </w:r>
        <w:r w:rsidR="00701162">
          <w:rPr>
            <w:webHidden/>
          </w:rPr>
          <w:fldChar w:fldCharType="end"/>
        </w:r>
      </w:hyperlink>
    </w:p>
    <w:p w14:paraId="59FBE46A" w14:textId="77777777" w:rsidR="00701162" w:rsidRDefault="002F3255">
      <w:pPr>
        <w:pStyle w:val="TOC1"/>
        <w:rPr>
          <w:rFonts w:asciiTheme="minorHAnsi" w:eastAsiaTheme="minorEastAsia" w:hAnsiTheme="minorHAnsi" w:cstheme="minorBidi"/>
          <w:b w:val="0"/>
          <w:bCs w:val="0"/>
          <w:sz w:val="22"/>
          <w:szCs w:val="22"/>
          <w:lang w:val="cs-CZ"/>
        </w:rPr>
      </w:pPr>
      <w:hyperlink w:anchor="_Toc516835604" w:history="1">
        <w:r w:rsidR="00701162" w:rsidRPr="00DE7EA2">
          <w:rPr>
            <w:rStyle w:val="Hyperlink"/>
          </w:rPr>
          <w:t>1</w:t>
        </w:r>
        <w:r w:rsidR="00701162">
          <w:rPr>
            <w:rFonts w:asciiTheme="minorHAnsi" w:eastAsiaTheme="minorEastAsia" w:hAnsiTheme="minorHAnsi" w:cstheme="minorBidi"/>
            <w:b w:val="0"/>
            <w:bCs w:val="0"/>
            <w:sz w:val="22"/>
            <w:szCs w:val="22"/>
            <w:lang w:val="cs-CZ"/>
          </w:rPr>
          <w:tab/>
        </w:r>
        <w:r w:rsidR="00701162" w:rsidRPr="00DE7EA2">
          <w:rPr>
            <w:rStyle w:val="Hyperlink"/>
          </w:rPr>
          <w:t>Teoretická časť</w:t>
        </w:r>
        <w:r w:rsidR="00701162">
          <w:rPr>
            <w:webHidden/>
          </w:rPr>
          <w:tab/>
        </w:r>
        <w:r w:rsidR="00701162">
          <w:rPr>
            <w:webHidden/>
          </w:rPr>
          <w:fldChar w:fldCharType="begin"/>
        </w:r>
        <w:r w:rsidR="00701162">
          <w:rPr>
            <w:webHidden/>
          </w:rPr>
          <w:instrText xml:space="preserve"> PAGEREF _Toc516835604 \h </w:instrText>
        </w:r>
        <w:r w:rsidR="00701162">
          <w:rPr>
            <w:webHidden/>
          </w:rPr>
        </w:r>
        <w:r w:rsidR="00701162">
          <w:rPr>
            <w:webHidden/>
          </w:rPr>
          <w:fldChar w:fldCharType="separate"/>
        </w:r>
        <w:r w:rsidR="00701162">
          <w:rPr>
            <w:webHidden/>
          </w:rPr>
          <w:t>3</w:t>
        </w:r>
        <w:r w:rsidR="00701162">
          <w:rPr>
            <w:webHidden/>
          </w:rPr>
          <w:fldChar w:fldCharType="end"/>
        </w:r>
      </w:hyperlink>
    </w:p>
    <w:p w14:paraId="2F76930C" w14:textId="77777777" w:rsidR="00701162" w:rsidRDefault="002F3255">
      <w:pPr>
        <w:pStyle w:val="TOC2"/>
        <w:rPr>
          <w:rFonts w:asciiTheme="minorHAnsi" w:eastAsiaTheme="minorEastAsia" w:hAnsiTheme="minorHAnsi" w:cstheme="minorBidi"/>
          <w:noProof/>
          <w:sz w:val="22"/>
          <w:szCs w:val="22"/>
          <w:lang w:val="cs-CZ"/>
        </w:rPr>
      </w:pPr>
      <w:hyperlink w:anchor="_Toc516835605" w:history="1">
        <w:r w:rsidR="00701162" w:rsidRPr="00DE7EA2">
          <w:rPr>
            <w:rStyle w:val="Hyperlink"/>
            <w:noProof/>
          </w:rPr>
          <w:t>1.1</w:t>
        </w:r>
        <w:r w:rsidR="00701162">
          <w:rPr>
            <w:rFonts w:asciiTheme="minorHAnsi" w:eastAsiaTheme="minorEastAsia" w:hAnsiTheme="minorHAnsi" w:cstheme="minorBidi"/>
            <w:noProof/>
            <w:sz w:val="22"/>
            <w:szCs w:val="22"/>
            <w:lang w:val="cs-CZ"/>
          </w:rPr>
          <w:tab/>
        </w:r>
        <w:r w:rsidR="00701162" w:rsidRPr="00DE7EA2">
          <w:rPr>
            <w:rStyle w:val="Hyperlink"/>
            <w:noProof/>
          </w:rPr>
          <w:t>Kardiovaskulárne parametre</w:t>
        </w:r>
        <w:r w:rsidR="00701162">
          <w:rPr>
            <w:noProof/>
            <w:webHidden/>
          </w:rPr>
          <w:tab/>
        </w:r>
        <w:r w:rsidR="00701162">
          <w:rPr>
            <w:noProof/>
            <w:webHidden/>
          </w:rPr>
          <w:fldChar w:fldCharType="begin"/>
        </w:r>
        <w:r w:rsidR="00701162">
          <w:rPr>
            <w:noProof/>
            <w:webHidden/>
          </w:rPr>
          <w:instrText xml:space="preserve"> PAGEREF _Toc516835605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72F3F358" w14:textId="77777777" w:rsidR="00701162" w:rsidRDefault="002F3255">
      <w:pPr>
        <w:pStyle w:val="TOC3"/>
        <w:rPr>
          <w:rFonts w:asciiTheme="minorHAnsi" w:eastAsiaTheme="minorEastAsia" w:hAnsiTheme="minorHAnsi" w:cstheme="minorBidi"/>
          <w:noProof/>
          <w:sz w:val="22"/>
          <w:szCs w:val="22"/>
          <w:lang w:val="cs-CZ"/>
        </w:rPr>
      </w:pPr>
      <w:hyperlink w:anchor="_Toc516835606" w:history="1">
        <w:r w:rsidR="00701162" w:rsidRPr="00DE7EA2">
          <w:rPr>
            <w:rStyle w:val="Hyperlink"/>
            <w:noProof/>
          </w:rPr>
          <w:t>1.1.1</w:t>
        </w:r>
        <w:r w:rsidR="00701162">
          <w:rPr>
            <w:rFonts w:asciiTheme="minorHAnsi" w:eastAsiaTheme="minorEastAsia" w:hAnsiTheme="minorHAnsi" w:cstheme="minorBidi"/>
            <w:noProof/>
            <w:sz w:val="22"/>
            <w:szCs w:val="22"/>
            <w:lang w:val="cs-CZ"/>
          </w:rPr>
          <w:tab/>
        </w:r>
        <w:r w:rsidR="00701162" w:rsidRPr="00DE7EA2">
          <w:rPr>
            <w:rStyle w:val="Hyperlink"/>
            <w:noProof/>
          </w:rPr>
          <w:t>Rozťažnosť artérií</w:t>
        </w:r>
        <w:r w:rsidR="00701162">
          <w:rPr>
            <w:noProof/>
            <w:webHidden/>
          </w:rPr>
          <w:tab/>
        </w:r>
        <w:r w:rsidR="00701162">
          <w:rPr>
            <w:noProof/>
            <w:webHidden/>
          </w:rPr>
          <w:fldChar w:fldCharType="begin"/>
        </w:r>
        <w:r w:rsidR="00701162">
          <w:rPr>
            <w:noProof/>
            <w:webHidden/>
          </w:rPr>
          <w:instrText xml:space="preserve"> PAGEREF _Toc516835606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13CB7BD2" w14:textId="77777777" w:rsidR="00701162" w:rsidRDefault="002F3255">
      <w:pPr>
        <w:pStyle w:val="TOC3"/>
        <w:rPr>
          <w:rFonts w:asciiTheme="minorHAnsi" w:eastAsiaTheme="minorEastAsia" w:hAnsiTheme="minorHAnsi" w:cstheme="minorBidi"/>
          <w:noProof/>
          <w:sz w:val="22"/>
          <w:szCs w:val="22"/>
          <w:lang w:val="cs-CZ"/>
        </w:rPr>
      </w:pPr>
      <w:hyperlink w:anchor="_Toc516835607" w:history="1">
        <w:r w:rsidR="00701162" w:rsidRPr="00DE7EA2">
          <w:rPr>
            <w:rStyle w:val="Hyperlink"/>
            <w:noProof/>
          </w:rPr>
          <w:t>1.1.2</w:t>
        </w:r>
        <w:r w:rsidR="00701162">
          <w:rPr>
            <w:rFonts w:asciiTheme="minorHAnsi" w:eastAsiaTheme="minorEastAsia" w:hAnsiTheme="minorHAnsi" w:cstheme="minorBidi"/>
            <w:noProof/>
            <w:sz w:val="22"/>
            <w:szCs w:val="22"/>
            <w:lang w:val="cs-CZ"/>
          </w:rPr>
          <w:tab/>
        </w:r>
        <w:r w:rsidR="00701162" w:rsidRPr="00DE7EA2">
          <w:rPr>
            <w:rStyle w:val="Hyperlink"/>
            <w:noProof/>
          </w:rPr>
          <w:t>Periférny odbor</w:t>
        </w:r>
        <w:r w:rsidR="00701162">
          <w:rPr>
            <w:noProof/>
            <w:webHidden/>
          </w:rPr>
          <w:tab/>
        </w:r>
        <w:r w:rsidR="00701162">
          <w:rPr>
            <w:noProof/>
            <w:webHidden/>
          </w:rPr>
          <w:fldChar w:fldCharType="begin"/>
        </w:r>
        <w:r w:rsidR="00701162">
          <w:rPr>
            <w:noProof/>
            <w:webHidden/>
          </w:rPr>
          <w:instrText xml:space="preserve"> PAGEREF _Toc516835607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0059DCB8" w14:textId="77777777" w:rsidR="00701162" w:rsidRDefault="002F3255">
      <w:pPr>
        <w:pStyle w:val="TOC3"/>
        <w:rPr>
          <w:rFonts w:asciiTheme="minorHAnsi" w:eastAsiaTheme="minorEastAsia" w:hAnsiTheme="minorHAnsi" w:cstheme="minorBidi"/>
          <w:noProof/>
          <w:sz w:val="22"/>
          <w:szCs w:val="22"/>
          <w:lang w:val="cs-CZ"/>
        </w:rPr>
      </w:pPr>
      <w:hyperlink w:anchor="_Toc516835608" w:history="1">
        <w:r w:rsidR="00701162" w:rsidRPr="00DE7EA2">
          <w:rPr>
            <w:rStyle w:val="Hyperlink"/>
            <w:noProof/>
          </w:rPr>
          <w:t>1.1.3</w:t>
        </w:r>
        <w:r w:rsidR="00701162">
          <w:rPr>
            <w:rFonts w:asciiTheme="minorHAnsi" w:eastAsiaTheme="minorEastAsia" w:hAnsiTheme="minorHAnsi" w:cstheme="minorBidi"/>
            <w:noProof/>
            <w:sz w:val="22"/>
            <w:szCs w:val="22"/>
            <w:lang w:val="cs-CZ"/>
          </w:rPr>
          <w:tab/>
        </w:r>
        <w:r w:rsidR="00701162" w:rsidRPr="00DE7EA2">
          <w:rPr>
            <w:rStyle w:val="Hyperlink"/>
            <w:noProof/>
          </w:rPr>
          <w:t>Intertancia krvi</w:t>
        </w:r>
        <w:r w:rsidR="00701162">
          <w:rPr>
            <w:noProof/>
            <w:webHidden/>
          </w:rPr>
          <w:tab/>
        </w:r>
        <w:r w:rsidR="00701162">
          <w:rPr>
            <w:noProof/>
            <w:webHidden/>
          </w:rPr>
          <w:fldChar w:fldCharType="begin"/>
        </w:r>
        <w:r w:rsidR="00701162">
          <w:rPr>
            <w:noProof/>
            <w:webHidden/>
          </w:rPr>
          <w:instrText xml:space="preserve"> PAGEREF _Toc516835608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12751F84" w14:textId="77777777" w:rsidR="00701162" w:rsidRDefault="002F3255">
      <w:pPr>
        <w:pStyle w:val="TOC2"/>
        <w:rPr>
          <w:rFonts w:asciiTheme="minorHAnsi" w:eastAsiaTheme="minorEastAsia" w:hAnsiTheme="minorHAnsi" w:cstheme="minorBidi"/>
          <w:noProof/>
          <w:sz w:val="22"/>
          <w:szCs w:val="22"/>
          <w:lang w:val="cs-CZ"/>
        </w:rPr>
      </w:pPr>
      <w:hyperlink w:anchor="_Toc516835609" w:history="1">
        <w:r w:rsidR="00701162" w:rsidRPr="00DE7EA2">
          <w:rPr>
            <w:rStyle w:val="Hyperlink"/>
            <w:noProof/>
          </w:rPr>
          <w:t>1.2</w:t>
        </w:r>
        <w:r w:rsidR="00701162">
          <w:rPr>
            <w:rFonts w:asciiTheme="minorHAnsi" w:eastAsiaTheme="minorEastAsia" w:hAnsiTheme="minorHAnsi" w:cstheme="minorBidi"/>
            <w:noProof/>
            <w:sz w:val="22"/>
            <w:szCs w:val="22"/>
            <w:lang w:val="cs-CZ"/>
          </w:rPr>
          <w:tab/>
        </w:r>
        <w:r w:rsidR="00701162" w:rsidRPr="00DE7EA2">
          <w:rPr>
            <w:rStyle w:val="Hyperlink"/>
            <w:noProof/>
          </w:rPr>
          <w:t>Dvojprvkový windkesselov hemodynamický model</w:t>
        </w:r>
        <w:r w:rsidR="00701162">
          <w:rPr>
            <w:noProof/>
            <w:webHidden/>
          </w:rPr>
          <w:tab/>
        </w:r>
        <w:r w:rsidR="00701162">
          <w:rPr>
            <w:noProof/>
            <w:webHidden/>
          </w:rPr>
          <w:fldChar w:fldCharType="begin"/>
        </w:r>
        <w:r w:rsidR="00701162">
          <w:rPr>
            <w:noProof/>
            <w:webHidden/>
          </w:rPr>
          <w:instrText xml:space="preserve"> PAGEREF _Toc516835609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3246C5ED" w14:textId="77777777" w:rsidR="00701162" w:rsidRDefault="002F3255">
      <w:pPr>
        <w:pStyle w:val="TOC2"/>
        <w:rPr>
          <w:rFonts w:asciiTheme="minorHAnsi" w:eastAsiaTheme="minorEastAsia" w:hAnsiTheme="minorHAnsi" w:cstheme="minorBidi"/>
          <w:noProof/>
          <w:sz w:val="22"/>
          <w:szCs w:val="22"/>
          <w:lang w:val="cs-CZ"/>
        </w:rPr>
      </w:pPr>
      <w:hyperlink w:anchor="_Toc516835610" w:history="1">
        <w:r w:rsidR="00701162" w:rsidRPr="00DE7EA2">
          <w:rPr>
            <w:rStyle w:val="Hyperlink"/>
            <w:noProof/>
          </w:rPr>
          <w:t>1.3</w:t>
        </w:r>
        <w:r w:rsidR="00701162">
          <w:rPr>
            <w:rFonts w:asciiTheme="minorHAnsi" w:eastAsiaTheme="minorEastAsia" w:hAnsiTheme="minorHAnsi" w:cstheme="minorBidi"/>
            <w:noProof/>
            <w:sz w:val="22"/>
            <w:szCs w:val="22"/>
            <w:lang w:val="cs-CZ"/>
          </w:rPr>
          <w:tab/>
        </w:r>
        <w:r w:rsidR="00701162" w:rsidRPr="00DE7EA2">
          <w:rPr>
            <w:rStyle w:val="Hyperlink"/>
            <w:noProof/>
          </w:rPr>
          <w:t>Trojprvkový windkesselov hemodynamický model</w:t>
        </w:r>
        <w:r w:rsidR="00701162">
          <w:rPr>
            <w:noProof/>
            <w:webHidden/>
          </w:rPr>
          <w:tab/>
        </w:r>
        <w:r w:rsidR="00701162">
          <w:rPr>
            <w:noProof/>
            <w:webHidden/>
          </w:rPr>
          <w:fldChar w:fldCharType="begin"/>
        </w:r>
        <w:r w:rsidR="00701162">
          <w:rPr>
            <w:noProof/>
            <w:webHidden/>
          </w:rPr>
          <w:instrText xml:space="preserve"> PAGEREF _Toc516835610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6023D511" w14:textId="77777777" w:rsidR="00701162" w:rsidRDefault="002F3255">
      <w:pPr>
        <w:pStyle w:val="TOC2"/>
        <w:rPr>
          <w:rFonts w:asciiTheme="minorHAnsi" w:eastAsiaTheme="minorEastAsia" w:hAnsiTheme="minorHAnsi" w:cstheme="minorBidi"/>
          <w:noProof/>
          <w:sz w:val="22"/>
          <w:szCs w:val="22"/>
          <w:lang w:val="cs-CZ"/>
        </w:rPr>
      </w:pPr>
      <w:hyperlink w:anchor="_Toc516835611" w:history="1">
        <w:r w:rsidR="00701162" w:rsidRPr="00DE7EA2">
          <w:rPr>
            <w:rStyle w:val="Hyperlink"/>
            <w:noProof/>
          </w:rPr>
          <w:t>1.4</w:t>
        </w:r>
        <w:r w:rsidR="00701162">
          <w:rPr>
            <w:rFonts w:asciiTheme="minorHAnsi" w:eastAsiaTheme="minorEastAsia" w:hAnsiTheme="minorHAnsi" w:cstheme="minorBidi"/>
            <w:noProof/>
            <w:sz w:val="22"/>
            <w:szCs w:val="22"/>
            <w:lang w:val="cs-CZ"/>
          </w:rPr>
          <w:tab/>
        </w:r>
        <w:r w:rsidR="00701162" w:rsidRPr="00DE7EA2">
          <w:rPr>
            <w:rStyle w:val="Hyperlink"/>
            <w:noProof/>
          </w:rPr>
          <w:t>Štvordielny windeksselov hemodynamický model</w:t>
        </w:r>
        <w:r w:rsidR="00701162">
          <w:rPr>
            <w:noProof/>
            <w:webHidden/>
          </w:rPr>
          <w:tab/>
        </w:r>
        <w:r w:rsidR="00701162">
          <w:rPr>
            <w:noProof/>
            <w:webHidden/>
          </w:rPr>
          <w:fldChar w:fldCharType="begin"/>
        </w:r>
        <w:r w:rsidR="00701162">
          <w:rPr>
            <w:noProof/>
            <w:webHidden/>
          </w:rPr>
          <w:instrText xml:space="preserve"> PAGEREF _Toc516835611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59B1D387" w14:textId="77777777" w:rsidR="00701162" w:rsidRDefault="002F3255">
      <w:pPr>
        <w:pStyle w:val="TOC2"/>
        <w:rPr>
          <w:rFonts w:asciiTheme="minorHAnsi" w:eastAsiaTheme="minorEastAsia" w:hAnsiTheme="minorHAnsi" w:cstheme="minorBidi"/>
          <w:noProof/>
          <w:sz w:val="22"/>
          <w:szCs w:val="22"/>
          <w:lang w:val="cs-CZ"/>
        </w:rPr>
      </w:pPr>
      <w:hyperlink w:anchor="_Toc516835612" w:history="1">
        <w:r w:rsidR="00701162" w:rsidRPr="00DE7EA2">
          <w:rPr>
            <w:rStyle w:val="Hyperlink"/>
            <w:noProof/>
          </w:rPr>
          <w:t>1.5</w:t>
        </w:r>
        <w:r w:rsidR="00701162">
          <w:rPr>
            <w:rFonts w:asciiTheme="minorHAnsi" w:eastAsiaTheme="minorEastAsia" w:hAnsiTheme="minorHAnsi" w:cstheme="minorBidi"/>
            <w:noProof/>
            <w:sz w:val="22"/>
            <w:szCs w:val="22"/>
            <w:lang w:val="cs-CZ"/>
          </w:rPr>
          <w:tab/>
        </w:r>
        <w:r w:rsidR="00701162" w:rsidRPr="00DE7EA2">
          <w:rPr>
            <w:rStyle w:val="Hyperlink"/>
            <w:noProof/>
          </w:rPr>
          <w:t>Spôsoby merania srdcového výdaja – CO</w:t>
        </w:r>
        <w:r w:rsidR="00701162">
          <w:rPr>
            <w:noProof/>
            <w:webHidden/>
          </w:rPr>
          <w:tab/>
        </w:r>
        <w:r w:rsidR="00701162">
          <w:rPr>
            <w:noProof/>
            <w:webHidden/>
          </w:rPr>
          <w:fldChar w:fldCharType="begin"/>
        </w:r>
        <w:r w:rsidR="00701162">
          <w:rPr>
            <w:noProof/>
            <w:webHidden/>
          </w:rPr>
          <w:instrText xml:space="preserve"> PAGEREF _Toc516835612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160CC088" w14:textId="77777777" w:rsidR="00701162" w:rsidRDefault="002F3255">
      <w:pPr>
        <w:pStyle w:val="TOC3"/>
        <w:rPr>
          <w:rFonts w:asciiTheme="minorHAnsi" w:eastAsiaTheme="minorEastAsia" w:hAnsiTheme="minorHAnsi" w:cstheme="minorBidi"/>
          <w:noProof/>
          <w:sz w:val="22"/>
          <w:szCs w:val="22"/>
          <w:lang w:val="cs-CZ"/>
        </w:rPr>
      </w:pPr>
      <w:hyperlink w:anchor="_Toc516835613" w:history="1">
        <w:r w:rsidR="00701162" w:rsidRPr="00DE7EA2">
          <w:rPr>
            <w:rStyle w:val="Hyperlink"/>
            <w:noProof/>
          </w:rPr>
          <w:t>1.5.1</w:t>
        </w:r>
        <w:r w:rsidR="00701162">
          <w:rPr>
            <w:rFonts w:asciiTheme="minorHAnsi" w:eastAsiaTheme="minorEastAsia" w:hAnsiTheme="minorHAnsi" w:cstheme="minorBidi"/>
            <w:noProof/>
            <w:sz w:val="22"/>
            <w:szCs w:val="22"/>
            <w:lang w:val="cs-CZ"/>
          </w:rPr>
          <w:tab/>
        </w:r>
        <w:r w:rsidR="00701162" w:rsidRPr="00DE7EA2">
          <w:rPr>
            <w:rStyle w:val="Hyperlink"/>
            <w:noProof/>
          </w:rPr>
          <w:t>Invazívne</w:t>
        </w:r>
        <w:r w:rsidR="00701162">
          <w:rPr>
            <w:noProof/>
            <w:webHidden/>
          </w:rPr>
          <w:tab/>
        </w:r>
        <w:r w:rsidR="00701162">
          <w:rPr>
            <w:noProof/>
            <w:webHidden/>
          </w:rPr>
          <w:fldChar w:fldCharType="begin"/>
        </w:r>
        <w:r w:rsidR="00701162">
          <w:rPr>
            <w:noProof/>
            <w:webHidden/>
          </w:rPr>
          <w:instrText xml:space="preserve"> PAGEREF _Toc516835613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0242D6C2" w14:textId="77777777" w:rsidR="00701162" w:rsidRDefault="002F3255">
      <w:pPr>
        <w:pStyle w:val="TOC3"/>
        <w:rPr>
          <w:rFonts w:asciiTheme="minorHAnsi" w:eastAsiaTheme="minorEastAsia" w:hAnsiTheme="minorHAnsi" w:cstheme="minorBidi"/>
          <w:noProof/>
          <w:sz w:val="22"/>
          <w:szCs w:val="22"/>
          <w:lang w:val="cs-CZ"/>
        </w:rPr>
      </w:pPr>
      <w:hyperlink w:anchor="_Toc516835614" w:history="1">
        <w:r w:rsidR="00701162" w:rsidRPr="00DE7EA2">
          <w:rPr>
            <w:rStyle w:val="Hyperlink"/>
            <w:noProof/>
          </w:rPr>
          <w:t>1.5.2</w:t>
        </w:r>
        <w:r w:rsidR="00701162">
          <w:rPr>
            <w:rFonts w:asciiTheme="minorHAnsi" w:eastAsiaTheme="minorEastAsia" w:hAnsiTheme="minorHAnsi" w:cstheme="minorBidi"/>
            <w:noProof/>
            <w:sz w:val="22"/>
            <w:szCs w:val="22"/>
            <w:lang w:val="cs-CZ"/>
          </w:rPr>
          <w:tab/>
        </w:r>
        <w:r w:rsidR="00701162" w:rsidRPr="00DE7EA2">
          <w:rPr>
            <w:rStyle w:val="Hyperlink"/>
            <w:noProof/>
          </w:rPr>
          <w:t>Neinvazívne</w:t>
        </w:r>
        <w:r w:rsidR="00701162">
          <w:rPr>
            <w:noProof/>
            <w:webHidden/>
          </w:rPr>
          <w:tab/>
        </w:r>
        <w:r w:rsidR="00701162">
          <w:rPr>
            <w:noProof/>
            <w:webHidden/>
          </w:rPr>
          <w:fldChar w:fldCharType="begin"/>
        </w:r>
        <w:r w:rsidR="00701162">
          <w:rPr>
            <w:noProof/>
            <w:webHidden/>
          </w:rPr>
          <w:instrText xml:space="preserve"> PAGEREF _Toc516835614 \h </w:instrText>
        </w:r>
        <w:r w:rsidR="00701162">
          <w:rPr>
            <w:noProof/>
            <w:webHidden/>
          </w:rPr>
        </w:r>
        <w:r w:rsidR="00701162">
          <w:rPr>
            <w:noProof/>
            <w:webHidden/>
          </w:rPr>
          <w:fldChar w:fldCharType="separate"/>
        </w:r>
        <w:r w:rsidR="00701162">
          <w:rPr>
            <w:noProof/>
            <w:webHidden/>
          </w:rPr>
          <w:t>11</w:t>
        </w:r>
        <w:r w:rsidR="00701162">
          <w:rPr>
            <w:noProof/>
            <w:webHidden/>
          </w:rPr>
          <w:fldChar w:fldCharType="end"/>
        </w:r>
      </w:hyperlink>
    </w:p>
    <w:p w14:paraId="5935908A" w14:textId="77777777" w:rsidR="00701162" w:rsidRDefault="002F3255">
      <w:pPr>
        <w:pStyle w:val="TOC2"/>
        <w:rPr>
          <w:rFonts w:asciiTheme="minorHAnsi" w:eastAsiaTheme="minorEastAsia" w:hAnsiTheme="minorHAnsi" w:cstheme="minorBidi"/>
          <w:noProof/>
          <w:sz w:val="22"/>
          <w:szCs w:val="22"/>
          <w:lang w:val="cs-CZ"/>
        </w:rPr>
      </w:pPr>
      <w:hyperlink w:anchor="_Toc516835615" w:history="1">
        <w:r w:rsidR="00701162" w:rsidRPr="00DE7EA2">
          <w:rPr>
            <w:rStyle w:val="Hyperlink"/>
            <w:noProof/>
          </w:rPr>
          <w:t>1.6</w:t>
        </w:r>
        <w:r w:rsidR="00701162">
          <w:rPr>
            <w:rFonts w:asciiTheme="minorHAnsi" w:eastAsiaTheme="minorEastAsia" w:hAnsiTheme="minorHAnsi" w:cstheme="minorBidi"/>
            <w:noProof/>
            <w:sz w:val="22"/>
            <w:szCs w:val="22"/>
            <w:lang w:val="cs-CZ"/>
          </w:rPr>
          <w:tab/>
        </w:r>
        <w:r w:rsidR="00701162" w:rsidRPr="00DE7EA2">
          <w:rPr>
            <w:rStyle w:val="Hyperlink"/>
            <w:noProof/>
          </w:rPr>
          <w:t>Impedančná kardiografia</w:t>
        </w:r>
        <w:r w:rsidR="00701162">
          <w:rPr>
            <w:noProof/>
            <w:webHidden/>
          </w:rPr>
          <w:tab/>
        </w:r>
        <w:r w:rsidR="00701162">
          <w:rPr>
            <w:noProof/>
            <w:webHidden/>
          </w:rPr>
          <w:fldChar w:fldCharType="begin"/>
        </w:r>
        <w:r w:rsidR="00701162">
          <w:rPr>
            <w:noProof/>
            <w:webHidden/>
          </w:rPr>
          <w:instrText xml:space="preserve"> PAGEREF _Toc516835615 \h </w:instrText>
        </w:r>
        <w:r w:rsidR="00701162">
          <w:rPr>
            <w:noProof/>
            <w:webHidden/>
          </w:rPr>
        </w:r>
        <w:r w:rsidR="00701162">
          <w:rPr>
            <w:noProof/>
            <w:webHidden/>
          </w:rPr>
          <w:fldChar w:fldCharType="separate"/>
        </w:r>
        <w:r w:rsidR="00701162">
          <w:rPr>
            <w:noProof/>
            <w:webHidden/>
          </w:rPr>
          <w:t>12</w:t>
        </w:r>
        <w:r w:rsidR="00701162">
          <w:rPr>
            <w:noProof/>
            <w:webHidden/>
          </w:rPr>
          <w:fldChar w:fldCharType="end"/>
        </w:r>
      </w:hyperlink>
    </w:p>
    <w:p w14:paraId="76F6E396" w14:textId="77777777" w:rsidR="00701162" w:rsidRDefault="002F3255">
      <w:pPr>
        <w:pStyle w:val="TOC2"/>
        <w:rPr>
          <w:rFonts w:asciiTheme="minorHAnsi" w:eastAsiaTheme="minorEastAsia" w:hAnsiTheme="minorHAnsi" w:cstheme="minorBidi"/>
          <w:noProof/>
          <w:sz w:val="22"/>
          <w:szCs w:val="22"/>
          <w:lang w:val="cs-CZ"/>
        </w:rPr>
      </w:pPr>
      <w:hyperlink w:anchor="_Toc516835616" w:history="1">
        <w:r w:rsidR="00701162" w:rsidRPr="00DE7EA2">
          <w:rPr>
            <w:rStyle w:val="Hyperlink"/>
            <w:noProof/>
          </w:rPr>
          <w:t>1.7</w:t>
        </w:r>
        <w:r w:rsidR="00701162">
          <w:rPr>
            <w:rFonts w:asciiTheme="minorHAnsi" w:eastAsiaTheme="minorEastAsia" w:hAnsiTheme="minorHAnsi" w:cstheme="minorBidi"/>
            <w:noProof/>
            <w:sz w:val="22"/>
            <w:szCs w:val="22"/>
            <w:lang w:val="cs-CZ"/>
          </w:rPr>
          <w:tab/>
        </w:r>
        <w:r w:rsidR="00701162" w:rsidRPr="00DE7EA2">
          <w:rPr>
            <w:rStyle w:val="Hyperlink"/>
            <w:noProof/>
          </w:rPr>
          <w:t>Výpočet SV</w:t>
        </w:r>
        <w:r w:rsidR="00701162">
          <w:rPr>
            <w:noProof/>
            <w:webHidden/>
          </w:rPr>
          <w:tab/>
        </w:r>
        <w:r w:rsidR="00701162">
          <w:rPr>
            <w:noProof/>
            <w:webHidden/>
          </w:rPr>
          <w:fldChar w:fldCharType="begin"/>
        </w:r>
        <w:r w:rsidR="00701162">
          <w:rPr>
            <w:noProof/>
            <w:webHidden/>
          </w:rPr>
          <w:instrText xml:space="preserve"> PAGEREF _Toc516835616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7885E015" w14:textId="77777777" w:rsidR="00701162" w:rsidRDefault="002F3255">
      <w:pPr>
        <w:pStyle w:val="TOC3"/>
        <w:rPr>
          <w:rFonts w:asciiTheme="minorHAnsi" w:eastAsiaTheme="minorEastAsia" w:hAnsiTheme="minorHAnsi" w:cstheme="minorBidi"/>
          <w:noProof/>
          <w:sz w:val="22"/>
          <w:szCs w:val="22"/>
          <w:lang w:val="cs-CZ"/>
        </w:rPr>
      </w:pPr>
      <w:hyperlink w:anchor="_Toc516835617" w:history="1">
        <w:r w:rsidR="00701162" w:rsidRPr="00DE7EA2">
          <w:rPr>
            <w:rStyle w:val="Hyperlink"/>
            <w:noProof/>
          </w:rPr>
          <w:t>1.7.1</w:t>
        </w:r>
        <w:r w:rsidR="00701162">
          <w:rPr>
            <w:rFonts w:asciiTheme="minorHAnsi" w:eastAsiaTheme="minorEastAsia" w:hAnsiTheme="minorHAnsi" w:cstheme="minorBidi"/>
            <w:noProof/>
            <w:sz w:val="22"/>
            <w:szCs w:val="22"/>
            <w:lang w:val="cs-CZ"/>
          </w:rPr>
          <w:tab/>
        </w:r>
        <w:r w:rsidR="00701162" w:rsidRPr="00DE7EA2">
          <w:rPr>
            <w:rStyle w:val="Hyperlink"/>
            <w:noProof/>
          </w:rPr>
          <w:t>Metódy výpočtu SV na základe zmeny objemu krvi</w:t>
        </w:r>
        <w:r w:rsidR="00701162">
          <w:rPr>
            <w:noProof/>
            <w:webHidden/>
          </w:rPr>
          <w:tab/>
        </w:r>
        <w:r w:rsidR="00701162">
          <w:rPr>
            <w:noProof/>
            <w:webHidden/>
          </w:rPr>
          <w:fldChar w:fldCharType="begin"/>
        </w:r>
        <w:r w:rsidR="00701162">
          <w:rPr>
            <w:noProof/>
            <w:webHidden/>
          </w:rPr>
          <w:instrText xml:space="preserve"> PAGEREF _Toc516835617 \h </w:instrText>
        </w:r>
        <w:r w:rsidR="00701162">
          <w:rPr>
            <w:noProof/>
            <w:webHidden/>
          </w:rPr>
        </w:r>
        <w:r w:rsidR="00701162">
          <w:rPr>
            <w:noProof/>
            <w:webHidden/>
          </w:rPr>
          <w:fldChar w:fldCharType="separate"/>
        </w:r>
        <w:r w:rsidR="00701162">
          <w:rPr>
            <w:noProof/>
            <w:webHidden/>
          </w:rPr>
          <w:t>17</w:t>
        </w:r>
        <w:r w:rsidR="00701162">
          <w:rPr>
            <w:noProof/>
            <w:webHidden/>
          </w:rPr>
          <w:fldChar w:fldCharType="end"/>
        </w:r>
      </w:hyperlink>
    </w:p>
    <w:p w14:paraId="42F289BA" w14:textId="77777777" w:rsidR="00701162" w:rsidRDefault="002F3255">
      <w:pPr>
        <w:pStyle w:val="TOC3"/>
        <w:rPr>
          <w:rFonts w:asciiTheme="minorHAnsi" w:eastAsiaTheme="minorEastAsia" w:hAnsiTheme="minorHAnsi" w:cstheme="minorBidi"/>
          <w:noProof/>
          <w:sz w:val="22"/>
          <w:szCs w:val="22"/>
          <w:lang w:val="cs-CZ"/>
        </w:rPr>
      </w:pPr>
      <w:hyperlink w:anchor="_Toc516835618" w:history="1">
        <w:r w:rsidR="00701162" w:rsidRPr="00DE7EA2">
          <w:rPr>
            <w:rStyle w:val="Hyperlink"/>
            <w:noProof/>
          </w:rPr>
          <w:t>1.7.2</w:t>
        </w:r>
        <w:r w:rsidR="00701162">
          <w:rPr>
            <w:rFonts w:asciiTheme="minorHAnsi" w:eastAsiaTheme="minorEastAsia" w:hAnsiTheme="minorHAnsi" w:cstheme="minorBidi"/>
            <w:noProof/>
            <w:sz w:val="22"/>
            <w:szCs w:val="22"/>
            <w:lang w:val="cs-CZ"/>
          </w:rPr>
          <w:tab/>
        </w:r>
        <w:r w:rsidR="00701162" w:rsidRPr="00DE7EA2">
          <w:rPr>
            <w:rStyle w:val="Hyperlink"/>
            <w:noProof/>
          </w:rPr>
          <w:t>Metódy výpočtu SV na základe zmeny vodivosti krvi</w:t>
        </w:r>
        <w:r w:rsidR="00701162">
          <w:rPr>
            <w:noProof/>
            <w:webHidden/>
          </w:rPr>
          <w:tab/>
        </w:r>
        <w:r w:rsidR="00701162">
          <w:rPr>
            <w:noProof/>
            <w:webHidden/>
          </w:rPr>
          <w:fldChar w:fldCharType="begin"/>
        </w:r>
        <w:r w:rsidR="00701162">
          <w:rPr>
            <w:noProof/>
            <w:webHidden/>
          </w:rPr>
          <w:instrText xml:space="preserve"> PAGEREF _Toc516835618 \h </w:instrText>
        </w:r>
        <w:r w:rsidR="00701162">
          <w:rPr>
            <w:noProof/>
            <w:webHidden/>
          </w:rPr>
        </w:r>
        <w:r w:rsidR="00701162">
          <w:rPr>
            <w:noProof/>
            <w:webHidden/>
          </w:rPr>
          <w:fldChar w:fldCharType="separate"/>
        </w:r>
        <w:r w:rsidR="00701162">
          <w:rPr>
            <w:noProof/>
            <w:webHidden/>
          </w:rPr>
          <w:t>21</w:t>
        </w:r>
        <w:r w:rsidR="00701162">
          <w:rPr>
            <w:noProof/>
            <w:webHidden/>
          </w:rPr>
          <w:fldChar w:fldCharType="end"/>
        </w:r>
      </w:hyperlink>
    </w:p>
    <w:p w14:paraId="6D9A8766" w14:textId="77777777" w:rsidR="00701162" w:rsidRDefault="002F3255">
      <w:pPr>
        <w:pStyle w:val="TOC3"/>
        <w:rPr>
          <w:rFonts w:asciiTheme="minorHAnsi" w:eastAsiaTheme="minorEastAsia" w:hAnsiTheme="minorHAnsi" w:cstheme="minorBidi"/>
          <w:noProof/>
          <w:sz w:val="22"/>
          <w:szCs w:val="22"/>
          <w:lang w:val="cs-CZ"/>
        </w:rPr>
      </w:pPr>
      <w:hyperlink w:anchor="_Toc516835619" w:history="1">
        <w:r w:rsidR="00701162" w:rsidRPr="00DE7EA2">
          <w:rPr>
            <w:rStyle w:val="Hyperlink"/>
            <w:noProof/>
          </w:rPr>
          <w:t>1.7.3</w:t>
        </w:r>
        <w:r w:rsidR="00701162">
          <w:rPr>
            <w:rFonts w:asciiTheme="minorHAnsi" w:eastAsiaTheme="minorEastAsia" w:hAnsiTheme="minorHAnsi" w:cstheme="minorBidi"/>
            <w:noProof/>
            <w:sz w:val="22"/>
            <w:szCs w:val="22"/>
            <w:lang w:val="cs-CZ"/>
          </w:rPr>
          <w:tab/>
        </w:r>
        <w:r w:rsidR="00701162" w:rsidRPr="00DE7EA2">
          <w:rPr>
            <w:rStyle w:val="Hyperlink"/>
            <w:noProof/>
          </w:rPr>
          <w:t>Meranie SV z brachiálnej artérie</w:t>
        </w:r>
        <w:r w:rsidR="00701162">
          <w:rPr>
            <w:noProof/>
            <w:webHidden/>
          </w:rPr>
          <w:tab/>
        </w:r>
        <w:r w:rsidR="00701162">
          <w:rPr>
            <w:noProof/>
            <w:webHidden/>
          </w:rPr>
          <w:fldChar w:fldCharType="begin"/>
        </w:r>
        <w:r w:rsidR="00701162">
          <w:rPr>
            <w:noProof/>
            <w:webHidden/>
          </w:rPr>
          <w:instrText xml:space="preserve"> PAGEREF _Toc516835619 \h </w:instrText>
        </w:r>
        <w:r w:rsidR="00701162">
          <w:rPr>
            <w:noProof/>
            <w:webHidden/>
          </w:rPr>
        </w:r>
        <w:r w:rsidR="00701162">
          <w:rPr>
            <w:noProof/>
            <w:webHidden/>
          </w:rPr>
          <w:fldChar w:fldCharType="separate"/>
        </w:r>
        <w:r w:rsidR="00701162">
          <w:rPr>
            <w:noProof/>
            <w:webHidden/>
          </w:rPr>
          <w:t>26</w:t>
        </w:r>
        <w:r w:rsidR="00701162">
          <w:rPr>
            <w:noProof/>
            <w:webHidden/>
          </w:rPr>
          <w:fldChar w:fldCharType="end"/>
        </w:r>
      </w:hyperlink>
    </w:p>
    <w:p w14:paraId="5C49444C" w14:textId="77777777" w:rsidR="00701162" w:rsidRDefault="002F3255">
      <w:pPr>
        <w:pStyle w:val="TOC2"/>
        <w:rPr>
          <w:rFonts w:asciiTheme="minorHAnsi" w:eastAsiaTheme="minorEastAsia" w:hAnsiTheme="minorHAnsi" w:cstheme="minorBidi"/>
          <w:noProof/>
          <w:sz w:val="22"/>
          <w:szCs w:val="22"/>
          <w:lang w:val="cs-CZ"/>
        </w:rPr>
      </w:pPr>
      <w:hyperlink w:anchor="_Toc516835620" w:history="1">
        <w:r w:rsidR="00701162" w:rsidRPr="00DE7EA2">
          <w:rPr>
            <w:rStyle w:val="Hyperlink"/>
            <w:noProof/>
          </w:rPr>
          <w:t>1.8</w:t>
        </w:r>
        <w:r w:rsidR="00701162">
          <w:rPr>
            <w:rFonts w:asciiTheme="minorHAnsi" w:eastAsiaTheme="minorEastAsia" w:hAnsiTheme="minorHAnsi" w:cstheme="minorBidi"/>
            <w:noProof/>
            <w:sz w:val="22"/>
            <w:szCs w:val="22"/>
            <w:lang w:val="cs-CZ"/>
          </w:rPr>
          <w:tab/>
        </w:r>
        <w:r w:rsidR="00701162" w:rsidRPr="00DE7EA2">
          <w:rPr>
            <w:rStyle w:val="Hyperlink"/>
            <w:noProof/>
          </w:rPr>
          <w:t>Parametre výpočtu SV</w:t>
        </w:r>
        <w:r w:rsidR="00701162">
          <w:rPr>
            <w:noProof/>
            <w:webHidden/>
          </w:rPr>
          <w:tab/>
        </w:r>
        <w:r w:rsidR="00701162">
          <w:rPr>
            <w:noProof/>
            <w:webHidden/>
          </w:rPr>
          <w:fldChar w:fldCharType="begin"/>
        </w:r>
        <w:r w:rsidR="00701162">
          <w:rPr>
            <w:noProof/>
            <w:webHidden/>
          </w:rPr>
          <w:instrText xml:space="preserve"> PAGEREF _Toc516835620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01CDF559" w14:textId="77777777" w:rsidR="00701162" w:rsidRDefault="002F3255">
      <w:pPr>
        <w:pStyle w:val="TOC3"/>
        <w:rPr>
          <w:rFonts w:asciiTheme="minorHAnsi" w:eastAsiaTheme="minorEastAsia" w:hAnsiTheme="minorHAnsi" w:cstheme="minorBidi"/>
          <w:noProof/>
          <w:sz w:val="22"/>
          <w:szCs w:val="22"/>
          <w:lang w:val="cs-CZ"/>
        </w:rPr>
      </w:pPr>
      <w:hyperlink w:anchor="_Toc516835621" w:history="1">
        <w:r w:rsidR="00701162" w:rsidRPr="00DE7EA2">
          <w:rPr>
            <w:rStyle w:val="Hyperlink"/>
            <w:noProof/>
          </w:rPr>
          <w:t>1.8.1</w:t>
        </w:r>
        <w:r w:rsidR="00701162">
          <w:rPr>
            <w:rFonts w:asciiTheme="minorHAnsi" w:eastAsiaTheme="minorEastAsia" w:hAnsiTheme="minorHAnsi" w:cstheme="minorBidi"/>
            <w:noProof/>
            <w:sz w:val="22"/>
            <w:szCs w:val="22"/>
            <w:lang w:val="cs-CZ"/>
          </w:rPr>
          <w:tab/>
        </w:r>
        <w:r w:rsidR="00701162" w:rsidRPr="00DE7EA2">
          <w:rPr>
            <w:rStyle w:val="Hyperlink"/>
            <w:noProof/>
          </w:rPr>
          <w:t xml:space="preserve">Maximum derivovaného impedančného signálu </w:t>
        </w:r>
        <m:oMath>
          <m:r>
            <m:rPr>
              <m:sty m:val="p"/>
            </m:rPr>
            <w:rPr>
              <w:rStyle w:val="Hyperlink"/>
              <w:rFonts w:ascii="Cambria Math" w:hAnsi="Cambria Math"/>
              <w:noProof/>
            </w:rPr>
            <m:t>-</m:t>
          </m:r>
          <m:r>
            <m:rPr>
              <m:sty m:val="bi"/>
            </m:rPr>
            <w:rPr>
              <w:rStyle w:val="Hyperlink"/>
              <w:rFonts w:ascii="Cambria Math" w:hAnsi="Cambria Math"/>
              <w:noProof/>
            </w:rPr>
            <m:t>dZ</m:t>
          </m:r>
          <m:r>
            <m:rPr>
              <m:sty m:val="p"/>
            </m:rPr>
            <w:rPr>
              <w:rStyle w:val="Hyperlink"/>
              <w:rFonts w:ascii="Cambria Math" w:hAnsi="Cambria Math"/>
              <w:noProof/>
            </w:rPr>
            <m:t>/</m:t>
          </m:r>
          <m:r>
            <m:rPr>
              <m:sty m:val="bi"/>
            </m:rPr>
            <w:rPr>
              <w:rStyle w:val="Hyperlink"/>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21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554A13B9" w14:textId="77777777" w:rsidR="00701162" w:rsidRDefault="002F3255">
      <w:pPr>
        <w:pStyle w:val="TOC2"/>
        <w:rPr>
          <w:rFonts w:asciiTheme="minorHAnsi" w:eastAsiaTheme="minorEastAsia" w:hAnsiTheme="minorHAnsi" w:cstheme="minorBidi"/>
          <w:noProof/>
          <w:sz w:val="22"/>
          <w:szCs w:val="22"/>
          <w:lang w:val="cs-CZ"/>
        </w:rPr>
      </w:pPr>
      <w:hyperlink w:anchor="_Toc516835622" w:history="1">
        <w:r w:rsidR="00701162" w:rsidRPr="00DE7EA2">
          <w:rPr>
            <w:rStyle w:val="Hyperlink"/>
            <w:noProof/>
          </w:rPr>
          <w:t>1.1</w:t>
        </w:r>
        <w:r w:rsidR="00701162">
          <w:rPr>
            <w:rFonts w:asciiTheme="minorHAnsi" w:eastAsiaTheme="minorEastAsia" w:hAnsiTheme="minorHAnsi" w:cstheme="minorBidi"/>
            <w:noProof/>
            <w:sz w:val="22"/>
            <w:szCs w:val="22"/>
            <w:lang w:val="cs-CZ"/>
          </w:rPr>
          <w:tab/>
        </w:r>
        <w:r w:rsidR="00701162" w:rsidRPr="00DE7EA2">
          <w:rPr>
            <w:rStyle w:val="Hyperlink"/>
            <w:noProof/>
          </w:rPr>
          <w:t>Stanovenie parametrov zo srdcových zvukov (HS)</w:t>
        </w:r>
        <w:r w:rsidR="00701162">
          <w:rPr>
            <w:noProof/>
            <w:webHidden/>
          </w:rPr>
          <w:tab/>
        </w:r>
        <w:r w:rsidR="00701162">
          <w:rPr>
            <w:noProof/>
            <w:webHidden/>
          </w:rPr>
          <w:fldChar w:fldCharType="begin"/>
        </w:r>
        <w:r w:rsidR="00701162">
          <w:rPr>
            <w:noProof/>
            <w:webHidden/>
          </w:rPr>
          <w:instrText xml:space="preserve"> PAGEREF _Toc516835622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15E3897D" w14:textId="77777777" w:rsidR="00701162" w:rsidRDefault="002F3255">
      <w:pPr>
        <w:pStyle w:val="TOC3"/>
        <w:rPr>
          <w:rFonts w:asciiTheme="minorHAnsi" w:eastAsiaTheme="minorEastAsia" w:hAnsiTheme="minorHAnsi" w:cstheme="minorBidi"/>
          <w:noProof/>
          <w:sz w:val="22"/>
          <w:szCs w:val="22"/>
          <w:lang w:val="cs-CZ"/>
        </w:rPr>
      </w:pPr>
      <w:hyperlink w:anchor="_Toc516835623" w:history="1">
        <w:r w:rsidR="00701162" w:rsidRPr="00DE7EA2">
          <w:rPr>
            <w:rStyle w:val="Hyperlink"/>
            <w:noProof/>
          </w:rPr>
          <w:t>1.1.1</w:t>
        </w:r>
        <w:r w:rsidR="00701162">
          <w:rPr>
            <w:rFonts w:asciiTheme="minorHAnsi" w:eastAsiaTheme="minorEastAsia" w:hAnsiTheme="minorHAnsi" w:cstheme="minorBidi"/>
            <w:noProof/>
            <w:sz w:val="22"/>
            <w:szCs w:val="22"/>
            <w:lang w:val="cs-CZ"/>
          </w:rPr>
          <w:tab/>
        </w:r>
        <w:r w:rsidR="00701162" w:rsidRPr="00DE7EA2">
          <w:rPr>
            <w:rStyle w:val="Hyperlink"/>
            <w:noProof/>
          </w:rPr>
          <w:t>S1S2 interval- odhad počiatku systoly</w:t>
        </w:r>
        <w:r w:rsidR="00701162">
          <w:rPr>
            <w:noProof/>
            <w:webHidden/>
          </w:rPr>
          <w:tab/>
        </w:r>
        <w:r w:rsidR="00701162">
          <w:rPr>
            <w:noProof/>
            <w:webHidden/>
          </w:rPr>
          <w:fldChar w:fldCharType="begin"/>
        </w:r>
        <w:r w:rsidR="00701162">
          <w:rPr>
            <w:noProof/>
            <w:webHidden/>
          </w:rPr>
          <w:instrText xml:space="preserve"> PAGEREF _Toc516835623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551E2C64" w14:textId="77777777" w:rsidR="00701162" w:rsidRDefault="002F3255">
      <w:pPr>
        <w:pStyle w:val="TOC3"/>
        <w:rPr>
          <w:rFonts w:asciiTheme="minorHAnsi" w:eastAsiaTheme="minorEastAsia" w:hAnsiTheme="minorHAnsi" w:cstheme="minorBidi"/>
          <w:noProof/>
          <w:sz w:val="22"/>
          <w:szCs w:val="22"/>
          <w:lang w:val="cs-CZ"/>
        </w:rPr>
      </w:pPr>
      <w:hyperlink w:anchor="_Toc516835624" w:history="1">
        <w:r w:rsidR="00701162" w:rsidRPr="00DE7EA2">
          <w:rPr>
            <w:rStyle w:val="Hyperlink"/>
            <w:noProof/>
          </w:rPr>
          <w:t>1.1.2</w:t>
        </w:r>
        <w:r w:rsidR="00701162">
          <w:rPr>
            <w:rFonts w:asciiTheme="minorHAnsi" w:eastAsiaTheme="minorEastAsia" w:hAnsiTheme="minorHAnsi" w:cstheme="minorBidi"/>
            <w:noProof/>
            <w:sz w:val="22"/>
            <w:szCs w:val="22"/>
            <w:lang w:val="cs-CZ"/>
          </w:rPr>
          <w:tab/>
        </w:r>
        <w:r w:rsidR="00701162" w:rsidRPr="00DE7EA2">
          <w:rPr>
            <w:rStyle w:val="Hyperlink"/>
            <w:noProof/>
          </w:rPr>
          <w:t>S1S2 interval  - odhad konca systoly</w:t>
        </w:r>
        <w:r w:rsidR="00701162">
          <w:rPr>
            <w:noProof/>
            <w:webHidden/>
          </w:rPr>
          <w:tab/>
        </w:r>
        <w:r w:rsidR="00701162">
          <w:rPr>
            <w:noProof/>
            <w:webHidden/>
          </w:rPr>
          <w:fldChar w:fldCharType="begin"/>
        </w:r>
        <w:r w:rsidR="00701162">
          <w:rPr>
            <w:noProof/>
            <w:webHidden/>
          </w:rPr>
          <w:instrText xml:space="preserve"> PAGEREF _Toc516835624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0199EA13" w14:textId="77777777" w:rsidR="00701162" w:rsidRDefault="002F3255">
      <w:pPr>
        <w:pStyle w:val="TOC3"/>
        <w:rPr>
          <w:rFonts w:asciiTheme="minorHAnsi" w:eastAsiaTheme="minorEastAsia" w:hAnsiTheme="minorHAnsi" w:cstheme="minorBidi"/>
          <w:noProof/>
          <w:sz w:val="22"/>
          <w:szCs w:val="22"/>
          <w:lang w:val="cs-CZ"/>
        </w:rPr>
      </w:pPr>
      <w:hyperlink w:anchor="_Toc516835625" w:history="1">
        <w:r w:rsidR="00701162" w:rsidRPr="00DE7EA2">
          <w:rPr>
            <w:rStyle w:val="Hyperlink"/>
            <w:noProof/>
          </w:rPr>
          <w:t>1.1.3</w:t>
        </w:r>
        <w:r w:rsidR="00701162">
          <w:rPr>
            <w:rFonts w:asciiTheme="minorHAnsi" w:eastAsiaTheme="minorEastAsia" w:hAnsiTheme="minorHAnsi" w:cstheme="minorBidi"/>
            <w:noProof/>
            <w:sz w:val="22"/>
            <w:szCs w:val="22"/>
            <w:lang w:val="cs-CZ"/>
          </w:rPr>
          <w:tab/>
        </w:r>
        <w:r w:rsidR="00701162" w:rsidRPr="00DE7EA2">
          <w:rPr>
            <w:rStyle w:val="Hyperlink"/>
            <w:noProof/>
          </w:rPr>
          <w:t>Spracovanie HS</w:t>
        </w:r>
        <w:r w:rsidR="00701162">
          <w:rPr>
            <w:noProof/>
            <w:webHidden/>
          </w:rPr>
          <w:tab/>
        </w:r>
        <w:r w:rsidR="00701162">
          <w:rPr>
            <w:noProof/>
            <w:webHidden/>
          </w:rPr>
          <w:fldChar w:fldCharType="begin"/>
        </w:r>
        <w:r w:rsidR="00701162">
          <w:rPr>
            <w:noProof/>
            <w:webHidden/>
          </w:rPr>
          <w:instrText xml:space="preserve"> PAGEREF _Toc516835625 \h </w:instrText>
        </w:r>
        <w:r w:rsidR="00701162">
          <w:rPr>
            <w:noProof/>
            <w:webHidden/>
          </w:rPr>
        </w:r>
        <w:r w:rsidR="00701162">
          <w:rPr>
            <w:noProof/>
            <w:webHidden/>
          </w:rPr>
          <w:fldChar w:fldCharType="separate"/>
        </w:r>
        <w:r w:rsidR="00701162">
          <w:rPr>
            <w:noProof/>
            <w:webHidden/>
          </w:rPr>
          <w:t>30</w:t>
        </w:r>
        <w:r w:rsidR="00701162">
          <w:rPr>
            <w:noProof/>
            <w:webHidden/>
          </w:rPr>
          <w:fldChar w:fldCharType="end"/>
        </w:r>
      </w:hyperlink>
    </w:p>
    <w:p w14:paraId="08B5840B" w14:textId="77777777" w:rsidR="00701162" w:rsidRDefault="002F3255">
      <w:pPr>
        <w:pStyle w:val="TOC3"/>
        <w:rPr>
          <w:rFonts w:asciiTheme="minorHAnsi" w:eastAsiaTheme="minorEastAsia" w:hAnsiTheme="minorHAnsi" w:cstheme="minorBidi"/>
          <w:noProof/>
          <w:sz w:val="22"/>
          <w:szCs w:val="22"/>
          <w:lang w:val="cs-CZ"/>
        </w:rPr>
      </w:pPr>
      <w:hyperlink w:anchor="_Toc516835626" w:history="1">
        <w:r w:rsidR="00701162" w:rsidRPr="00DE7EA2">
          <w:rPr>
            <w:rStyle w:val="Hyperlink"/>
            <w:noProof/>
          </w:rPr>
          <w:t>1.1.4</w:t>
        </w:r>
        <w:r w:rsidR="00701162">
          <w:rPr>
            <w:rFonts w:asciiTheme="minorHAnsi" w:eastAsiaTheme="minorEastAsia" w:hAnsiTheme="minorHAnsi" w:cstheme="minorBidi"/>
            <w:noProof/>
            <w:sz w:val="22"/>
            <w:szCs w:val="22"/>
            <w:lang w:val="cs-CZ"/>
          </w:rPr>
          <w:tab/>
        </w:r>
        <w:r w:rsidR="00701162" w:rsidRPr="00DE7EA2">
          <w:rPr>
            <w:rStyle w:val="Hyperlink"/>
            <w:noProof/>
          </w:rPr>
          <w:t>Komplikácie pri spracovaní HS</w:t>
        </w:r>
        <w:r w:rsidR="00701162">
          <w:rPr>
            <w:noProof/>
            <w:webHidden/>
          </w:rPr>
          <w:tab/>
        </w:r>
        <w:r w:rsidR="00701162">
          <w:rPr>
            <w:noProof/>
            <w:webHidden/>
          </w:rPr>
          <w:fldChar w:fldCharType="begin"/>
        </w:r>
        <w:r w:rsidR="00701162">
          <w:rPr>
            <w:noProof/>
            <w:webHidden/>
          </w:rPr>
          <w:instrText xml:space="preserve"> PAGEREF _Toc516835626 \h </w:instrText>
        </w:r>
        <w:r w:rsidR="00701162">
          <w:rPr>
            <w:noProof/>
            <w:webHidden/>
          </w:rPr>
        </w:r>
        <w:r w:rsidR="00701162">
          <w:rPr>
            <w:noProof/>
            <w:webHidden/>
          </w:rPr>
          <w:fldChar w:fldCharType="separate"/>
        </w:r>
        <w:r w:rsidR="00701162">
          <w:rPr>
            <w:noProof/>
            <w:webHidden/>
          </w:rPr>
          <w:t>31</w:t>
        </w:r>
        <w:r w:rsidR="00701162">
          <w:rPr>
            <w:noProof/>
            <w:webHidden/>
          </w:rPr>
          <w:fldChar w:fldCharType="end"/>
        </w:r>
      </w:hyperlink>
    </w:p>
    <w:p w14:paraId="369742C2" w14:textId="77777777" w:rsidR="00701162" w:rsidRDefault="002F3255">
      <w:pPr>
        <w:pStyle w:val="TOC1"/>
        <w:rPr>
          <w:rFonts w:asciiTheme="minorHAnsi" w:eastAsiaTheme="minorEastAsia" w:hAnsiTheme="minorHAnsi" w:cstheme="minorBidi"/>
          <w:b w:val="0"/>
          <w:bCs w:val="0"/>
          <w:sz w:val="22"/>
          <w:szCs w:val="22"/>
          <w:lang w:val="cs-CZ"/>
        </w:rPr>
      </w:pPr>
      <w:hyperlink w:anchor="_Toc516835627" w:history="1">
        <w:r w:rsidR="00701162" w:rsidRPr="00DE7EA2">
          <w:rPr>
            <w:rStyle w:val="Hyperlink"/>
          </w:rPr>
          <w:t>2</w:t>
        </w:r>
        <w:r w:rsidR="00701162">
          <w:rPr>
            <w:rFonts w:asciiTheme="minorHAnsi" w:eastAsiaTheme="minorEastAsia" w:hAnsiTheme="minorHAnsi" w:cstheme="minorBidi"/>
            <w:b w:val="0"/>
            <w:bCs w:val="0"/>
            <w:sz w:val="22"/>
            <w:szCs w:val="22"/>
            <w:lang w:val="cs-CZ"/>
          </w:rPr>
          <w:tab/>
        </w:r>
        <w:r w:rsidR="00701162" w:rsidRPr="00DE7EA2">
          <w:rPr>
            <w:rStyle w:val="Hyperlink"/>
          </w:rPr>
          <w:t>Ciele dizertácie</w:t>
        </w:r>
        <w:r w:rsidR="00701162">
          <w:rPr>
            <w:webHidden/>
          </w:rPr>
          <w:tab/>
        </w:r>
        <w:r w:rsidR="00701162">
          <w:rPr>
            <w:webHidden/>
          </w:rPr>
          <w:fldChar w:fldCharType="begin"/>
        </w:r>
        <w:r w:rsidR="00701162">
          <w:rPr>
            <w:webHidden/>
          </w:rPr>
          <w:instrText xml:space="preserve"> PAGEREF _Toc516835627 \h </w:instrText>
        </w:r>
        <w:r w:rsidR="00701162">
          <w:rPr>
            <w:webHidden/>
          </w:rPr>
        </w:r>
        <w:r w:rsidR="00701162">
          <w:rPr>
            <w:webHidden/>
          </w:rPr>
          <w:fldChar w:fldCharType="separate"/>
        </w:r>
        <w:r w:rsidR="00701162">
          <w:rPr>
            <w:webHidden/>
          </w:rPr>
          <w:t>32</w:t>
        </w:r>
        <w:r w:rsidR="00701162">
          <w:rPr>
            <w:webHidden/>
          </w:rPr>
          <w:fldChar w:fldCharType="end"/>
        </w:r>
      </w:hyperlink>
    </w:p>
    <w:p w14:paraId="63E8EA9F" w14:textId="77777777" w:rsidR="00701162" w:rsidRDefault="002F3255">
      <w:pPr>
        <w:pStyle w:val="TOC1"/>
        <w:rPr>
          <w:rFonts w:asciiTheme="minorHAnsi" w:eastAsiaTheme="minorEastAsia" w:hAnsiTheme="minorHAnsi" w:cstheme="minorBidi"/>
          <w:b w:val="0"/>
          <w:bCs w:val="0"/>
          <w:sz w:val="22"/>
          <w:szCs w:val="22"/>
          <w:lang w:val="cs-CZ"/>
        </w:rPr>
      </w:pPr>
      <w:hyperlink w:anchor="_Toc516835628" w:history="1">
        <w:r w:rsidR="00701162" w:rsidRPr="00DE7EA2">
          <w:rPr>
            <w:rStyle w:val="Hyperlink"/>
          </w:rPr>
          <w:t>3</w:t>
        </w:r>
        <w:r w:rsidR="00701162">
          <w:rPr>
            <w:rFonts w:asciiTheme="minorHAnsi" w:eastAsiaTheme="minorEastAsia" w:hAnsiTheme="minorHAnsi" w:cstheme="minorBidi"/>
            <w:b w:val="0"/>
            <w:bCs w:val="0"/>
            <w:sz w:val="22"/>
            <w:szCs w:val="22"/>
            <w:lang w:val="cs-CZ"/>
          </w:rPr>
          <w:tab/>
        </w:r>
        <w:r w:rsidR="00701162" w:rsidRPr="00DE7EA2">
          <w:rPr>
            <w:rStyle w:val="Hyperlink"/>
          </w:rPr>
          <w:t>Dosiahnuté vedecké poznatky</w:t>
        </w:r>
        <w:r w:rsidR="00701162">
          <w:rPr>
            <w:webHidden/>
          </w:rPr>
          <w:tab/>
        </w:r>
        <w:r w:rsidR="00701162">
          <w:rPr>
            <w:webHidden/>
          </w:rPr>
          <w:fldChar w:fldCharType="begin"/>
        </w:r>
        <w:r w:rsidR="00701162">
          <w:rPr>
            <w:webHidden/>
          </w:rPr>
          <w:instrText xml:space="preserve"> PAGEREF _Toc516835628 \h </w:instrText>
        </w:r>
        <w:r w:rsidR="00701162">
          <w:rPr>
            <w:webHidden/>
          </w:rPr>
        </w:r>
        <w:r w:rsidR="00701162">
          <w:rPr>
            <w:webHidden/>
          </w:rPr>
          <w:fldChar w:fldCharType="separate"/>
        </w:r>
        <w:r w:rsidR="00701162">
          <w:rPr>
            <w:webHidden/>
          </w:rPr>
          <w:t>33</w:t>
        </w:r>
        <w:r w:rsidR="00701162">
          <w:rPr>
            <w:webHidden/>
          </w:rPr>
          <w:fldChar w:fldCharType="end"/>
        </w:r>
      </w:hyperlink>
    </w:p>
    <w:p w14:paraId="797DCBB2" w14:textId="77777777" w:rsidR="00701162" w:rsidRDefault="002F3255">
      <w:pPr>
        <w:pStyle w:val="TOC2"/>
        <w:rPr>
          <w:rFonts w:asciiTheme="minorHAnsi" w:eastAsiaTheme="minorEastAsia" w:hAnsiTheme="minorHAnsi" w:cstheme="minorBidi"/>
          <w:noProof/>
          <w:sz w:val="22"/>
          <w:szCs w:val="22"/>
          <w:lang w:val="cs-CZ"/>
        </w:rPr>
      </w:pPr>
      <w:hyperlink w:anchor="_Toc516835629" w:history="1">
        <w:r w:rsidR="00701162" w:rsidRPr="00DE7EA2">
          <w:rPr>
            <w:rStyle w:val="Hyperlink"/>
            <w:noProof/>
          </w:rPr>
          <w:t>3.1</w:t>
        </w:r>
        <w:r w:rsidR="00701162">
          <w:rPr>
            <w:rFonts w:asciiTheme="minorHAnsi" w:eastAsiaTheme="minorEastAsia" w:hAnsiTheme="minorHAnsi" w:cstheme="minorBidi"/>
            <w:noProof/>
            <w:sz w:val="22"/>
            <w:szCs w:val="22"/>
            <w:lang w:val="cs-CZ"/>
          </w:rPr>
          <w:tab/>
        </w:r>
        <w:r w:rsidR="00701162" w:rsidRPr="00DE7EA2">
          <w:rPr>
            <w:rStyle w:val="Hyperlink"/>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29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69FC681E" w14:textId="77777777" w:rsidR="00701162" w:rsidRDefault="002F3255">
      <w:pPr>
        <w:pStyle w:val="TOC3"/>
        <w:rPr>
          <w:rFonts w:asciiTheme="minorHAnsi" w:eastAsiaTheme="minorEastAsia" w:hAnsiTheme="minorHAnsi" w:cstheme="minorBidi"/>
          <w:noProof/>
          <w:sz w:val="22"/>
          <w:szCs w:val="22"/>
          <w:lang w:val="cs-CZ"/>
        </w:rPr>
      </w:pPr>
      <w:hyperlink w:anchor="_Toc516835630" w:history="1">
        <w:r w:rsidR="00701162" w:rsidRPr="00DE7EA2">
          <w:rPr>
            <w:rStyle w:val="Hyperlink"/>
            <w:noProof/>
          </w:rPr>
          <w:t>3.1.1</w:t>
        </w:r>
        <w:r w:rsidR="00701162">
          <w:rPr>
            <w:rFonts w:asciiTheme="minorHAnsi" w:eastAsiaTheme="minorEastAsia" w:hAnsiTheme="minorHAnsi" w:cstheme="minorBidi"/>
            <w:noProof/>
            <w:sz w:val="22"/>
            <w:szCs w:val="22"/>
            <w:lang w:val="cs-CZ"/>
          </w:rPr>
          <w:tab/>
        </w:r>
        <w:r w:rsidR="00701162" w:rsidRPr="00DE7EA2">
          <w:rPr>
            <w:rStyle w:val="Hyperlink"/>
            <w:noProof/>
          </w:rPr>
          <w:t>Meraní dobrovoľníci</w:t>
        </w:r>
        <w:r w:rsidR="00701162">
          <w:rPr>
            <w:noProof/>
            <w:webHidden/>
          </w:rPr>
          <w:tab/>
        </w:r>
        <w:r w:rsidR="00701162">
          <w:rPr>
            <w:noProof/>
            <w:webHidden/>
          </w:rPr>
          <w:fldChar w:fldCharType="begin"/>
        </w:r>
        <w:r w:rsidR="00701162">
          <w:rPr>
            <w:noProof/>
            <w:webHidden/>
          </w:rPr>
          <w:instrText xml:space="preserve"> PAGEREF _Toc516835630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13333BDD" w14:textId="77777777" w:rsidR="00701162" w:rsidRDefault="002F3255">
      <w:pPr>
        <w:pStyle w:val="TOC3"/>
        <w:rPr>
          <w:rFonts w:asciiTheme="minorHAnsi" w:eastAsiaTheme="minorEastAsia" w:hAnsiTheme="minorHAnsi" w:cstheme="minorBidi"/>
          <w:noProof/>
          <w:sz w:val="22"/>
          <w:szCs w:val="22"/>
          <w:lang w:val="cs-CZ"/>
        </w:rPr>
      </w:pPr>
      <w:hyperlink w:anchor="_Toc516835631" w:history="1">
        <w:r w:rsidR="00701162" w:rsidRPr="00DE7EA2">
          <w:rPr>
            <w:rStyle w:val="Hyperlink"/>
            <w:noProof/>
          </w:rPr>
          <w:t>3.1.2</w:t>
        </w:r>
        <w:r w:rsidR="00701162">
          <w:rPr>
            <w:rFonts w:asciiTheme="minorHAnsi" w:eastAsiaTheme="minorEastAsia" w:hAnsiTheme="minorHAnsi" w:cstheme="minorBidi"/>
            <w:noProof/>
            <w:sz w:val="22"/>
            <w:szCs w:val="22"/>
            <w:lang w:val="cs-CZ"/>
          </w:rPr>
          <w:tab/>
        </w:r>
        <w:r w:rsidR="00701162" w:rsidRPr="00DE7EA2">
          <w:rPr>
            <w:rStyle w:val="Hyperlink"/>
            <w:noProof/>
          </w:rPr>
          <w:t>Merací protokol</w:t>
        </w:r>
        <w:r w:rsidR="00701162">
          <w:rPr>
            <w:noProof/>
            <w:webHidden/>
          </w:rPr>
          <w:tab/>
        </w:r>
        <w:r w:rsidR="00701162">
          <w:rPr>
            <w:noProof/>
            <w:webHidden/>
          </w:rPr>
          <w:fldChar w:fldCharType="begin"/>
        </w:r>
        <w:r w:rsidR="00701162">
          <w:rPr>
            <w:noProof/>
            <w:webHidden/>
          </w:rPr>
          <w:instrText xml:space="preserve"> PAGEREF _Toc516835631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2F8C5584" w14:textId="77777777" w:rsidR="00701162" w:rsidRDefault="002F3255">
      <w:pPr>
        <w:pStyle w:val="TOC3"/>
        <w:rPr>
          <w:rFonts w:asciiTheme="minorHAnsi" w:eastAsiaTheme="minorEastAsia" w:hAnsiTheme="minorHAnsi" w:cstheme="minorBidi"/>
          <w:noProof/>
          <w:sz w:val="22"/>
          <w:szCs w:val="22"/>
          <w:lang w:val="cs-CZ"/>
        </w:rPr>
      </w:pPr>
      <w:hyperlink w:anchor="_Toc516835632" w:history="1">
        <w:r w:rsidR="00701162" w:rsidRPr="00DE7EA2">
          <w:rPr>
            <w:rStyle w:val="Hyperlink"/>
            <w:noProof/>
          </w:rPr>
          <w:t>3.1.3</w:t>
        </w:r>
        <w:r w:rsidR="00701162">
          <w:rPr>
            <w:rFonts w:asciiTheme="minorHAnsi" w:eastAsiaTheme="minorEastAsia" w:hAnsiTheme="minorHAnsi" w:cstheme="minorBidi"/>
            <w:noProof/>
            <w:sz w:val="22"/>
            <w:szCs w:val="22"/>
            <w:lang w:val="cs-CZ"/>
          </w:rPr>
          <w:tab/>
        </w:r>
        <w:r w:rsidR="00701162" w:rsidRPr="00DE7EA2">
          <w:rPr>
            <w:rStyle w:val="Hyperlink"/>
            <w:noProof/>
          </w:rPr>
          <w:t>Merané signály</w:t>
        </w:r>
        <w:r w:rsidR="00701162">
          <w:rPr>
            <w:noProof/>
            <w:webHidden/>
          </w:rPr>
          <w:tab/>
        </w:r>
        <w:r w:rsidR="00701162">
          <w:rPr>
            <w:noProof/>
            <w:webHidden/>
          </w:rPr>
          <w:fldChar w:fldCharType="begin"/>
        </w:r>
        <w:r w:rsidR="00701162">
          <w:rPr>
            <w:noProof/>
            <w:webHidden/>
          </w:rPr>
          <w:instrText xml:space="preserve"> PAGEREF _Toc516835632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35B986B0" w14:textId="77777777" w:rsidR="00701162" w:rsidRDefault="002F3255">
      <w:pPr>
        <w:pStyle w:val="TOC3"/>
        <w:rPr>
          <w:rFonts w:asciiTheme="minorHAnsi" w:eastAsiaTheme="minorEastAsia" w:hAnsiTheme="minorHAnsi" w:cstheme="minorBidi"/>
          <w:noProof/>
          <w:sz w:val="22"/>
          <w:szCs w:val="22"/>
          <w:lang w:val="cs-CZ"/>
        </w:rPr>
      </w:pPr>
      <w:hyperlink w:anchor="_Toc516835633" w:history="1">
        <w:r w:rsidR="00701162" w:rsidRPr="00DE7EA2">
          <w:rPr>
            <w:rStyle w:val="Hyperlink"/>
            <w:noProof/>
          </w:rPr>
          <w:t>3.1.1</w:t>
        </w:r>
        <w:r w:rsidR="00701162">
          <w:rPr>
            <w:rFonts w:asciiTheme="minorHAnsi" w:eastAsiaTheme="minorEastAsia" w:hAnsiTheme="minorHAnsi" w:cstheme="minorBidi"/>
            <w:noProof/>
            <w:sz w:val="22"/>
            <w:szCs w:val="22"/>
            <w:lang w:val="cs-CZ"/>
          </w:rPr>
          <w:tab/>
        </w:r>
        <w:r w:rsidR="00701162" w:rsidRPr="00DE7EA2">
          <w:rPr>
            <w:rStyle w:val="Hyperlink"/>
            <w:noProof/>
          </w:rPr>
          <w:t>Multikanálový bioimpedančný monitor</w:t>
        </w:r>
        <w:r w:rsidR="00701162">
          <w:rPr>
            <w:noProof/>
            <w:webHidden/>
          </w:rPr>
          <w:tab/>
        </w:r>
        <w:r w:rsidR="00701162">
          <w:rPr>
            <w:noProof/>
            <w:webHidden/>
          </w:rPr>
          <w:fldChar w:fldCharType="begin"/>
        </w:r>
        <w:r w:rsidR="00701162">
          <w:rPr>
            <w:noProof/>
            <w:webHidden/>
          </w:rPr>
          <w:instrText xml:space="preserve"> PAGEREF _Toc516835633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2970F0B2" w14:textId="77777777" w:rsidR="00701162" w:rsidRDefault="002F3255">
      <w:pPr>
        <w:pStyle w:val="TOC3"/>
        <w:rPr>
          <w:rFonts w:asciiTheme="minorHAnsi" w:eastAsiaTheme="minorEastAsia" w:hAnsiTheme="minorHAnsi" w:cstheme="minorBidi"/>
          <w:noProof/>
          <w:sz w:val="22"/>
          <w:szCs w:val="22"/>
          <w:lang w:val="cs-CZ"/>
        </w:rPr>
      </w:pPr>
      <w:hyperlink w:anchor="_Toc516835634" w:history="1">
        <w:r w:rsidR="00701162" w:rsidRPr="00DE7EA2">
          <w:rPr>
            <w:rStyle w:val="Hyperlink"/>
            <w:noProof/>
          </w:rPr>
          <w:t>3.1.2</w:t>
        </w:r>
        <w:r w:rsidR="00701162">
          <w:rPr>
            <w:rFonts w:asciiTheme="minorHAnsi" w:eastAsiaTheme="minorEastAsia" w:hAnsiTheme="minorHAnsi" w:cstheme="minorBidi"/>
            <w:noProof/>
            <w:sz w:val="22"/>
            <w:szCs w:val="22"/>
            <w:lang w:val="cs-CZ"/>
          </w:rPr>
          <w:tab/>
        </w:r>
        <w:r w:rsidR="00701162" w:rsidRPr="00DE7EA2">
          <w:rPr>
            <w:rStyle w:val="Hyperlink"/>
            <w:noProof/>
          </w:rPr>
          <w:t>Spracovanie dát</w:t>
        </w:r>
        <w:r w:rsidR="00701162">
          <w:rPr>
            <w:noProof/>
            <w:webHidden/>
          </w:rPr>
          <w:tab/>
        </w:r>
        <w:r w:rsidR="00701162">
          <w:rPr>
            <w:noProof/>
            <w:webHidden/>
          </w:rPr>
          <w:fldChar w:fldCharType="begin"/>
        </w:r>
        <w:r w:rsidR="00701162">
          <w:rPr>
            <w:noProof/>
            <w:webHidden/>
          </w:rPr>
          <w:instrText xml:space="preserve"> PAGEREF _Toc516835634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6CCE9F93" w14:textId="77777777" w:rsidR="00701162" w:rsidRDefault="002F3255">
      <w:pPr>
        <w:pStyle w:val="TOC3"/>
        <w:rPr>
          <w:rFonts w:asciiTheme="minorHAnsi" w:eastAsiaTheme="minorEastAsia" w:hAnsiTheme="minorHAnsi" w:cstheme="minorBidi"/>
          <w:noProof/>
          <w:sz w:val="22"/>
          <w:szCs w:val="22"/>
          <w:lang w:val="cs-CZ"/>
        </w:rPr>
      </w:pPr>
      <w:hyperlink w:anchor="_Toc516835635" w:history="1">
        <w:r w:rsidR="00701162" w:rsidRPr="00DE7EA2">
          <w:rPr>
            <w:rStyle w:val="Hyperlink"/>
            <w:noProof/>
          </w:rPr>
          <w:t>3.1.3</w:t>
        </w:r>
        <w:r w:rsidR="00701162">
          <w:rPr>
            <w:rFonts w:asciiTheme="minorHAnsi" w:eastAsiaTheme="minorEastAsia" w:hAnsiTheme="minorHAnsi" w:cstheme="minorBidi"/>
            <w:noProof/>
            <w:sz w:val="22"/>
            <w:szCs w:val="22"/>
            <w:lang w:val="cs-CZ"/>
          </w:rPr>
          <w:tab/>
        </w:r>
        <w:r w:rsidR="00701162" w:rsidRPr="00DE7EA2">
          <w:rPr>
            <w:rStyle w:val="Hyperlink"/>
            <w:noProof/>
          </w:rPr>
          <w:t>Detekcia prvého srdcového zvuku (S1)</w:t>
        </w:r>
        <w:r w:rsidR="00701162">
          <w:rPr>
            <w:noProof/>
            <w:webHidden/>
          </w:rPr>
          <w:tab/>
        </w:r>
        <w:r w:rsidR="00701162">
          <w:rPr>
            <w:noProof/>
            <w:webHidden/>
          </w:rPr>
          <w:fldChar w:fldCharType="begin"/>
        </w:r>
        <w:r w:rsidR="00701162">
          <w:rPr>
            <w:noProof/>
            <w:webHidden/>
          </w:rPr>
          <w:instrText xml:space="preserve"> PAGEREF _Toc516835635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4DCCAC1C" w14:textId="77777777" w:rsidR="00701162" w:rsidRDefault="002F3255">
      <w:pPr>
        <w:pStyle w:val="TOC3"/>
        <w:rPr>
          <w:rFonts w:asciiTheme="minorHAnsi" w:eastAsiaTheme="minorEastAsia" w:hAnsiTheme="minorHAnsi" w:cstheme="minorBidi"/>
          <w:noProof/>
          <w:sz w:val="22"/>
          <w:szCs w:val="22"/>
          <w:lang w:val="cs-CZ"/>
        </w:rPr>
      </w:pPr>
      <w:hyperlink w:anchor="_Toc516835636" w:history="1">
        <w:r w:rsidR="00701162" w:rsidRPr="00DE7EA2">
          <w:rPr>
            <w:rStyle w:val="Hyperlink"/>
            <w:noProof/>
          </w:rPr>
          <w:t>3.1.4</w:t>
        </w:r>
        <w:r w:rsidR="00701162">
          <w:rPr>
            <w:rFonts w:asciiTheme="minorHAnsi" w:eastAsiaTheme="minorEastAsia" w:hAnsiTheme="minorHAnsi" w:cstheme="minorBidi"/>
            <w:noProof/>
            <w:sz w:val="22"/>
            <w:szCs w:val="22"/>
            <w:lang w:val="cs-CZ"/>
          </w:rPr>
          <w:tab/>
        </w:r>
        <w:r w:rsidR="00701162" w:rsidRPr="00DE7EA2">
          <w:rPr>
            <w:rStyle w:val="Hyperlink"/>
            <w:noProof/>
          </w:rPr>
          <w:t>Detekcia srdcového zvuku S2</w:t>
        </w:r>
        <w:r w:rsidR="00701162">
          <w:rPr>
            <w:noProof/>
            <w:webHidden/>
          </w:rPr>
          <w:tab/>
        </w:r>
        <w:r w:rsidR="00701162">
          <w:rPr>
            <w:noProof/>
            <w:webHidden/>
          </w:rPr>
          <w:fldChar w:fldCharType="begin"/>
        </w:r>
        <w:r w:rsidR="00701162">
          <w:rPr>
            <w:noProof/>
            <w:webHidden/>
          </w:rPr>
          <w:instrText xml:space="preserve"> PAGEREF _Toc516835636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3FF3829E" w14:textId="77777777" w:rsidR="00701162" w:rsidRDefault="002F3255">
      <w:pPr>
        <w:pStyle w:val="TOC2"/>
        <w:rPr>
          <w:rFonts w:asciiTheme="minorHAnsi" w:eastAsiaTheme="minorEastAsia" w:hAnsiTheme="minorHAnsi" w:cstheme="minorBidi"/>
          <w:noProof/>
          <w:sz w:val="22"/>
          <w:szCs w:val="22"/>
          <w:lang w:val="cs-CZ"/>
        </w:rPr>
      </w:pPr>
      <w:hyperlink w:anchor="_Toc516835637" w:history="1">
        <w:r w:rsidR="00701162" w:rsidRPr="00DE7EA2">
          <w:rPr>
            <w:rStyle w:val="Hyperlink"/>
            <w:noProof/>
          </w:rPr>
          <w:t>3.2</w:t>
        </w:r>
        <w:r w:rsidR="00701162">
          <w:rPr>
            <w:rFonts w:asciiTheme="minorHAnsi" w:eastAsiaTheme="minorEastAsia" w:hAnsiTheme="minorHAnsi" w:cstheme="minorBidi"/>
            <w:noProof/>
            <w:sz w:val="22"/>
            <w:szCs w:val="22"/>
            <w:lang w:val="cs-CZ"/>
          </w:rPr>
          <w:tab/>
        </w:r>
        <w:r w:rsidR="00701162" w:rsidRPr="00DE7EA2">
          <w:rPr>
            <w:rStyle w:val="Hyperlink"/>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37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7BE6B612" w14:textId="77777777" w:rsidR="00701162" w:rsidRDefault="002F3255">
      <w:pPr>
        <w:pStyle w:val="TOC3"/>
        <w:rPr>
          <w:rFonts w:asciiTheme="minorHAnsi" w:eastAsiaTheme="minorEastAsia" w:hAnsiTheme="minorHAnsi" w:cstheme="minorBidi"/>
          <w:noProof/>
          <w:sz w:val="22"/>
          <w:szCs w:val="22"/>
          <w:lang w:val="cs-CZ"/>
        </w:rPr>
      </w:pPr>
      <w:hyperlink w:anchor="_Toc516835638" w:history="1">
        <w:r w:rsidR="00701162" w:rsidRPr="00DE7EA2">
          <w:rPr>
            <w:rStyle w:val="Hyperlink"/>
            <w:noProof/>
          </w:rPr>
          <w:t>3.2.1</w:t>
        </w:r>
        <w:r w:rsidR="00701162">
          <w:rPr>
            <w:rFonts w:asciiTheme="minorHAnsi" w:eastAsiaTheme="minorEastAsia" w:hAnsiTheme="minorHAnsi" w:cstheme="minorBidi"/>
            <w:noProof/>
            <w:sz w:val="22"/>
            <w:szCs w:val="22"/>
            <w:lang w:val="cs-CZ"/>
          </w:rPr>
          <w:tab/>
        </w:r>
        <w:r w:rsidR="00701162" w:rsidRPr="00DE7EA2">
          <w:rPr>
            <w:rStyle w:val="Hyperlink"/>
            <w:noProof/>
          </w:rPr>
          <w:t>Úvod do navrhnutej metodiky</w:t>
        </w:r>
        <w:r w:rsidR="00701162">
          <w:rPr>
            <w:noProof/>
            <w:webHidden/>
          </w:rPr>
          <w:tab/>
        </w:r>
        <w:r w:rsidR="00701162">
          <w:rPr>
            <w:noProof/>
            <w:webHidden/>
          </w:rPr>
          <w:fldChar w:fldCharType="begin"/>
        </w:r>
        <w:r w:rsidR="00701162">
          <w:rPr>
            <w:noProof/>
            <w:webHidden/>
          </w:rPr>
          <w:instrText xml:space="preserve"> PAGEREF _Toc516835638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5CE3C61A" w14:textId="77777777" w:rsidR="00701162" w:rsidRDefault="002F3255">
      <w:pPr>
        <w:pStyle w:val="TOC3"/>
        <w:rPr>
          <w:rFonts w:asciiTheme="minorHAnsi" w:eastAsiaTheme="minorEastAsia" w:hAnsiTheme="minorHAnsi" w:cstheme="minorBidi"/>
          <w:noProof/>
          <w:sz w:val="22"/>
          <w:szCs w:val="22"/>
          <w:lang w:val="cs-CZ"/>
        </w:rPr>
      </w:pPr>
      <w:hyperlink w:anchor="_Toc516835639" w:history="1">
        <w:r w:rsidR="00701162" w:rsidRPr="00DE7EA2">
          <w:rPr>
            <w:rStyle w:val="Hyperlink"/>
            <w:noProof/>
          </w:rPr>
          <w:t>3.2.2</w:t>
        </w:r>
        <w:r w:rsidR="00701162">
          <w:rPr>
            <w:rFonts w:asciiTheme="minorHAnsi" w:eastAsiaTheme="minorEastAsia" w:hAnsiTheme="minorHAnsi" w:cstheme="minorBidi"/>
            <w:noProof/>
            <w:sz w:val="22"/>
            <w:szCs w:val="22"/>
            <w:lang w:val="cs-CZ"/>
          </w:rPr>
          <w:tab/>
        </w:r>
        <w:r w:rsidR="00701162" w:rsidRPr="00DE7EA2">
          <w:rPr>
            <w:rStyle w:val="Hyperlink"/>
            <w:noProof/>
          </w:rPr>
          <w:t>Popisná štatistika - spontánne dýchanie</w:t>
        </w:r>
        <w:r w:rsidR="00701162">
          <w:rPr>
            <w:noProof/>
            <w:webHidden/>
          </w:rPr>
          <w:tab/>
        </w:r>
        <w:r w:rsidR="00701162">
          <w:rPr>
            <w:noProof/>
            <w:webHidden/>
          </w:rPr>
          <w:fldChar w:fldCharType="begin"/>
        </w:r>
        <w:r w:rsidR="00701162">
          <w:rPr>
            <w:noProof/>
            <w:webHidden/>
          </w:rPr>
          <w:instrText xml:space="preserve"> PAGEREF _Toc516835639 \h </w:instrText>
        </w:r>
        <w:r w:rsidR="00701162">
          <w:rPr>
            <w:noProof/>
            <w:webHidden/>
          </w:rPr>
        </w:r>
        <w:r w:rsidR="00701162">
          <w:rPr>
            <w:noProof/>
            <w:webHidden/>
          </w:rPr>
          <w:fldChar w:fldCharType="separate"/>
        </w:r>
        <w:r w:rsidR="00701162">
          <w:rPr>
            <w:noProof/>
            <w:webHidden/>
          </w:rPr>
          <w:t>57</w:t>
        </w:r>
        <w:r w:rsidR="00701162">
          <w:rPr>
            <w:noProof/>
            <w:webHidden/>
          </w:rPr>
          <w:fldChar w:fldCharType="end"/>
        </w:r>
      </w:hyperlink>
    </w:p>
    <w:p w14:paraId="2933AD23" w14:textId="77777777" w:rsidR="00701162" w:rsidRDefault="002F3255">
      <w:pPr>
        <w:pStyle w:val="TOC3"/>
        <w:rPr>
          <w:rFonts w:asciiTheme="minorHAnsi" w:eastAsiaTheme="minorEastAsia" w:hAnsiTheme="minorHAnsi" w:cstheme="minorBidi"/>
          <w:noProof/>
          <w:sz w:val="22"/>
          <w:szCs w:val="22"/>
          <w:lang w:val="cs-CZ"/>
        </w:rPr>
      </w:pPr>
      <w:hyperlink w:anchor="_Toc516835640" w:history="1">
        <w:r w:rsidR="00701162" w:rsidRPr="00DE7EA2">
          <w:rPr>
            <w:rStyle w:val="Hyperlink"/>
            <w:noProof/>
          </w:rPr>
          <w:t>3.2.3</w:t>
        </w:r>
        <w:r w:rsidR="00701162">
          <w:rPr>
            <w:rFonts w:asciiTheme="minorHAnsi" w:eastAsiaTheme="minorEastAsia" w:hAnsiTheme="minorHAnsi" w:cstheme="minorBidi"/>
            <w:noProof/>
            <w:sz w:val="22"/>
            <w:szCs w:val="22"/>
            <w:lang w:val="cs-CZ"/>
          </w:rPr>
          <w:tab/>
        </w:r>
        <w:r w:rsidR="00701162" w:rsidRPr="00DE7EA2">
          <w:rPr>
            <w:rStyle w:val="Hyperlink"/>
            <w:noProof/>
          </w:rPr>
          <w:t>Popisná štatistika - Hlboké dýchanie</w:t>
        </w:r>
        <w:r w:rsidR="00701162">
          <w:rPr>
            <w:noProof/>
            <w:webHidden/>
          </w:rPr>
          <w:tab/>
        </w:r>
        <w:r w:rsidR="00701162">
          <w:rPr>
            <w:noProof/>
            <w:webHidden/>
          </w:rPr>
          <w:fldChar w:fldCharType="begin"/>
        </w:r>
        <w:r w:rsidR="00701162">
          <w:rPr>
            <w:noProof/>
            <w:webHidden/>
          </w:rPr>
          <w:instrText xml:space="preserve"> PAGEREF _Toc516835640 \h </w:instrText>
        </w:r>
        <w:r w:rsidR="00701162">
          <w:rPr>
            <w:noProof/>
            <w:webHidden/>
          </w:rPr>
        </w:r>
        <w:r w:rsidR="00701162">
          <w:rPr>
            <w:noProof/>
            <w:webHidden/>
          </w:rPr>
          <w:fldChar w:fldCharType="separate"/>
        </w:r>
        <w:r w:rsidR="00701162">
          <w:rPr>
            <w:noProof/>
            <w:webHidden/>
          </w:rPr>
          <w:t>61</w:t>
        </w:r>
        <w:r w:rsidR="00701162">
          <w:rPr>
            <w:noProof/>
            <w:webHidden/>
          </w:rPr>
          <w:fldChar w:fldCharType="end"/>
        </w:r>
      </w:hyperlink>
    </w:p>
    <w:p w14:paraId="3E85DB73" w14:textId="77777777" w:rsidR="00701162" w:rsidRDefault="002F3255">
      <w:pPr>
        <w:pStyle w:val="TOC3"/>
        <w:rPr>
          <w:rFonts w:asciiTheme="minorHAnsi" w:eastAsiaTheme="minorEastAsia" w:hAnsiTheme="minorHAnsi" w:cstheme="minorBidi"/>
          <w:noProof/>
          <w:sz w:val="22"/>
          <w:szCs w:val="22"/>
          <w:lang w:val="cs-CZ"/>
        </w:rPr>
      </w:pPr>
      <w:hyperlink w:anchor="_Toc516835641" w:history="1">
        <w:r w:rsidR="00701162" w:rsidRPr="00DE7EA2">
          <w:rPr>
            <w:rStyle w:val="Hyperlink"/>
            <w:noProof/>
          </w:rPr>
          <w:t>3.2.4</w:t>
        </w:r>
        <w:r w:rsidR="00701162">
          <w:rPr>
            <w:rFonts w:asciiTheme="minorHAnsi" w:eastAsiaTheme="minorEastAsia" w:hAnsiTheme="minorHAnsi" w:cstheme="minorBidi"/>
            <w:noProof/>
            <w:sz w:val="22"/>
            <w:szCs w:val="22"/>
            <w:lang w:val="cs-CZ"/>
          </w:rPr>
          <w:tab/>
        </w:r>
        <w:r w:rsidR="00701162" w:rsidRPr="00DE7EA2">
          <w:rPr>
            <w:rStyle w:val="Hyperlink"/>
            <w:noProof/>
          </w:rPr>
          <w:t>Porovnanie výsledkov meraní s meraniami z literatúry</w:t>
        </w:r>
        <w:r w:rsidR="00701162">
          <w:rPr>
            <w:noProof/>
            <w:webHidden/>
          </w:rPr>
          <w:tab/>
        </w:r>
        <w:r w:rsidR="00701162">
          <w:rPr>
            <w:noProof/>
            <w:webHidden/>
          </w:rPr>
          <w:fldChar w:fldCharType="begin"/>
        </w:r>
        <w:r w:rsidR="00701162">
          <w:rPr>
            <w:noProof/>
            <w:webHidden/>
          </w:rPr>
          <w:instrText xml:space="preserve"> PAGEREF _Toc516835641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3040AC69" w14:textId="77777777" w:rsidR="00701162" w:rsidRDefault="002F3255">
      <w:pPr>
        <w:pStyle w:val="TOC3"/>
        <w:rPr>
          <w:rFonts w:asciiTheme="minorHAnsi" w:eastAsiaTheme="minorEastAsia" w:hAnsiTheme="minorHAnsi" w:cstheme="minorBidi"/>
          <w:noProof/>
          <w:sz w:val="22"/>
          <w:szCs w:val="22"/>
          <w:lang w:val="cs-CZ"/>
        </w:rPr>
      </w:pPr>
      <w:hyperlink w:anchor="_Toc516835642" w:history="1">
        <w:r w:rsidR="00701162" w:rsidRPr="00DE7EA2">
          <w:rPr>
            <w:rStyle w:val="Hyperlink"/>
            <w:noProof/>
          </w:rPr>
          <w:t>3.2.5</w:t>
        </w:r>
        <w:r w:rsidR="00701162">
          <w:rPr>
            <w:rFonts w:asciiTheme="minorHAnsi" w:eastAsiaTheme="minorEastAsia" w:hAnsiTheme="minorHAnsi" w:cstheme="minorBidi"/>
            <w:noProof/>
            <w:sz w:val="22"/>
            <w:szCs w:val="22"/>
            <w:lang w:val="cs-CZ"/>
          </w:rPr>
          <w:tab/>
        </w:r>
        <w:r w:rsidR="00701162" w:rsidRPr="00DE7EA2">
          <w:rPr>
            <w:rStyle w:val="Hyperlink"/>
            <w:noProof/>
          </w:rPr>
          <w:t>Reakcia hemodynamických parametrov na dýchanie</w:t>
        </w:r>
        <w:r w:rsidR="00701162">
          <w:rPr>
            <w:noProof/>
            <w:webHidden/>
          </w:rPr>
          <w:tab/>
        </w:r>
        <w:r w:rsidR="00701162">
          <w:rPr>
            <w:noProof/>
            <w:webHidden/>
          </w:rPr>
          <w:fldChar w:fldCharType="begin"/>
        </w:r>
        <w:r w:rsidR="00701162">
          <w:rPr>
            <w:noProof/>
            <w:webHidden/>
          </w:rPr>
          <w:instrText xml:space="preserve"> PAGEREF _Toc516835642 \h </w:instrText>
        </w:r>
        <w:r w:rsidR="00701162">
          <w:rPr>
            <w:noProof/>
            <w:webHidden/>
          </w:rPr>
        </w:r>
        <w:r w:rsidR="00701162">
          <w:rPr>
            <w:noProof/>
            <w:webHidden/>
          </w:rPr>
          <w:fldChar w:fldCharType="separate"/>
        </w:r>
        <w:r w:rsidR="00701162">
          <w:rPr>
            <w:noProof/>
            <w:webHidden/>
          </w:rPr>
          <w:t>65</w:t>
        </w:r>
        <w:r w:rsidR="00701162">
          <w:rPr>
            <w:noProof/>
            <w:webHidden/>
          </w:rPr>
          <w:fldChar w:fldCharType="end"/>
        </w:r>
      </w:hyperlink>
    </w:p>
    <w:p w14:paraId="3C23059F" w14:textId="77777777" w:rsidR="00701162" w:rsidRDefault="002F3255">
      <w:pPr>
        <w:pStyle w:val="TOC3"/>
        <w:rPr>
          <w:rFonts w:asciiTheme="minorHAnsi" w:eastAsiaTheme="minorEastAsia" w:hAnsiTheme="minorHAnsi" w:cstheme="minorBidi"/>
          <w:noProof/>
          <w:sz w:val="22"/>
          <w:szCs w:val="22"/>
          <w:lang w:val="cs-CZ"/>
        </w:rPr>
      </w:pPr>
      <w:hyperlink w:anchor="_Toc516835643" w:history="1">
        <w:r w:rsidR="00701162" w:rsidRPr="00DE7EA2">
          <w:rPr>
            <w:rStyle w:val="Hyperlink"/>
            <w:noProof/>
          </w:rPr>
          <w:t>3.2.6</w:t>
        </w:r>
        <w:r w:rsidR="00701162">
          <w:rPr>
            <w:rFonts w:asciiTheme="minorHAnsi" w:eastAsiaTheme="minorEastAsia" w:hAnsiTheme="minorHAnsi" w:cstheme="minorBidi"/>
            <w:noProof/>
            <w:sz w:val="22"/>
            <w:szCs w:val="22"/>
            <w:lang w:val="cs-CZ"/>
          </w:rPr>
          <w:tab/>
        </w:r>
        <w:r w:rsidR="00701162" w:rsidRPr="00DE7EA2">
          <w:rPr>
            <w:rStyle w:val="Hyperlink"/>
            <w:noProof/>
          </w:rPr>
          <w:t xml:space="preserve">Parameter rozloženia krvi: </w:t>
        </w:r>
        <m:oMath>
          <m:r>
            <m:rPr>
              <m:sty m:val="bi"/>
            </m:rPr>
            <w:rPr>
              <w:rStyle w:val="Hyperlink"/>
              <w:rFonts w:ascii="Cambria Math" w:hAnsi="Cambria Math"/>
              <w:noProof/>
            </w:rPr>
            <m:t>Z</m:t>
          </m:r>
          <m:r>
            <m:rPr>
              <m:sty m:val="bi"/>
            </m:rPr>
            <w:rPr>
              <w:rStyle w:val="Hyperlink"/>
              <w:rFonts w:ascii="Cambria Math" w:hAnsi="Cambria Math"/>
              <w:noProof/>
            </w:rPr>
            <m:t>0</m:t>
          </m:r>
          <m:r>
            <m:rPr>
              <m:sty m:val="bi"/>
            </m:rPr>
            <w:rPr>
              <w:rStyle w:val="Hyperlink"/>
              <w:rFonts w:ascii="Cambria Math" w:hAnsi="Cambria Math"/>
              <w:noProof/>
            </w:rPr>
            <m:t>i</m:t>
          </m:r>
        </m:oMath>
        <w:r w:rsidR="00701162">
          <w:rPr>
            <w:noProof/>
            <w:webHidden/>
          </w:rPr>
          <w:tab/>
        </w:r>
        <w:r w:rsidR="00701162">
          <w:rPr>
            <w:noProof/>
            <w:webHidden/>
          </w:rPr>
          <w:fldChar w:fldCharType="begin"/>
        </w:r>
        <w:r w:rsidR="00701162">
          <w:rPr>
            <w:noProof/>
            <w:webHidden/>
          </w:rPr>
          <w:instrText xml:space="preserve"> PAGEREF _Toc516835643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269B778F" w14:textId="77777777" w:rsidR="00701162" w:rsidRDefault="002F3255">
      <w:pPr>
        <w:pStyle w:val="TOC3"/>
        <w:rPr>
          <w:rFonts w:asciiTheme="minorHAnsi" w:eastAsiaTheme="minorEastAsia" w:hAnsiTheme="minorHAnsi" w:cstheme="minorBidi"/>
          <w:noProof/>
          <w:sz w:val="22"/>
          <w:szCs w:val="22"/>
          <w:lang w:val="cs-CZ"/>
        </w:rPr>
      </w:pPr>
      <w:hyperlink w:anchor="_Toc516835644" w:history="1">
        <w:r w:rsidR="00701162" w:rsidRPr="00DE7EA2">
          <w:rPr>
            <w:rStyle w:val="Hyperlink"/>
            <w:noProof/>
          </w:rPr>
          <w:t>3.2.7</w:t>
        </w:r>
        <w:r w:rsidR="00701162">
          <w:rPr>
            <w:rFonts w:asciiTheme="minorHAnsi" w:eastAsiaTheme="minorEastAsia" w:hAnsiTheme="minorHAnsi" w:cstheme="minorBidi"/>
            <w:noProof/>
            <w:sz w:val="22"/>
            <w:szCs w:val="22"/>
            <w:lang w:val="cs-CZ"/>
          </w:rPr>
          <w:tab/>
        </w:r>
        <w:r w:rsidR="00701162" w:rsidRPr="00DE7EA2">
          <w:rPr>
            <w:rStyle w:val="Hyperlink"/>
            <w:noProof/>
          </w:rPr>
          <w:t xml:space="preserve">Parameter toku krvi: </w:t>
        </w:r>
        <m:oMath>
          <m:r>
            <m:rPr>
              <m:sty m:val="p"/>
            </m:rPr>
            <w:rPr>
              <w:rStyle w:val="Hyperlink"/>
              <w:rFonts w:ascii="Cambria Math" w:hAnsi="Cambria Math"/>
              <w:noProof/>
            </w:rPr>
            <m:t>-</m:t>
          </m:r>
          <m:r>
            <m:rPr>
              <m:sty m:val="bi"/>
            </m:rPr>
            <w:rPr>
              <w:rStyle w:val="Hyperlink"/>
              <w:rFonts w:ascii="Cambria Math" w:hAnsi="Cambria Math"/>
              <w:noProof/>
            </w:rPr>
            <m:t>dZi</m:t>
          </m:r>
          <m:r>
            <m:rPr>
              <m:sty m:val="p"/>
            </m:rPr>
            <w:rPr>
              <w:rStyle w:val="Hyperlink"/>
              <w:rFonts w:ascii="Cambria Math" w:hAnsi="Cambria Math"/>
              <w:noProof/>
            </w:rPr>
            <m:t>(</m:t>
          </m:r>
          <m:r>
            <m:rPr>
              <m:sty m:val="bi"/>
            </m:rPr>
            <w:rPr>
              <w:rStyle w:val="Hyperlink"/>
              <w:rFonts w:ascii="Cambria Math" w:hAnsi="Cambria Math"/>
              <w:noProof/>
            </w:rPr>
            <m:t>t</m:t>
          </m:r>
          <m:r>
            <m:rPr>
              <m:sty m:val="p"/>
            </m:rPr>
            <w:rPr>
              <w:rStyle w:val="Hyperlink"/>
              <w:rFonts w:ascii="Cambria Math" w:hAnsi="Cambria Math"/>
              <w:noProof/>
            </w:rPr>
            <m:t>)</m:t>
          </m:r>
          <m:r>
            <m:rPr>
              <m:sty m:val="bi"/>
            </m:rPr>
            <w:rPr>
              <w:rStyle w:val="Hyperlink"/>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44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354677C6" w14:textId="77777777" w:rsidR="00701162" w:rsidRDefault="002F3255">
      <w:pPr>
        <w:pStyle w:val="TOC3"/>
        <w:rPr>
          <w:rFonts w:asciiTheme="minorHAnsi" w:eastAsiaTheme="minorEastAsia" w:hAnsiTheme="minorHAnsi" w:cstheme="minorBidi"/>
          <w:noProof/>
          <w:sz w:val="22"/>
          <w:szCs w:val="22"/>
          <w:lang w:val="cs-CZ"/>
        </w:rPr>
      </w:pPr>
      <w:hyperlink w:anchor="_Toc516835645" w:history="1">
        <w:r w:rsidR="00701162" w:rsidRPr="00DE7EA2">
          <w:rPr>
            <w:rStyle w:val="Hyperlink"/>
            <w:noProof/>
          </w:rPr>
          <w:t>3.2.8</w:t>
        </w:r>
        <w:r w:rsidR="00701162">
          <w:rPr>
            <w:rFonts w:asciiTheme="minorHAnsi" w:eastAsiaTheme="minorEastAsia" w:hAnsiTheme="minorHAnsi" w:cstheme="minorBidi"/>
            <w:noProof/>
            <w:sz w:val="22"/>
            <w:szCs w:val="22"/>
            <w:lang w:val="cs-CZ"/>
          </w:rPr>
          <w:tab/>
        </w:r>
        <w:r w:rsidR="00701162" w:rsidRPr="00DE7EA2">
          <w:rPr>
            <w:rStyle w:val="Hyperlink"/>
            <w:noProof/>
          </w:rPr>
          <w:t>Rýchlosť pulznej vlny: PVW</w:t>
        </w:r>
        <w:r w:rsidR="00701162">
          <w:rPr>
            <w:noProof/>
            <w:webHidden/>
          </w:rPr>
          <w:tab/>
        </w:r>
        <w:r w:rsidR="00701162">
          <w:rPr>
            <w:noProof/>
            <w:webHidden/>
          </w:rPr>
          <w:fldChar w:fldCharType="begin"/>
        </w:r>
        <w:r w:rsidR="00701162">
          <w:rPr>
            <w:noProof/>
            <w:webHidden/>
          </w:rPr>
          <w:instrText xml:space="preserve"> PAGEREF _Toc516835645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6B6DC410" w14:textId="77777777" w:rsidR="00701162" w:rsidRDefault="002F3255">
      <w:pPr>
        <w:pStyle w:val="TOC3"/>
        <w:rPr>
          <w:rFonts w:asciiTheme="minorHAnsi" w:eastAsiaTheme="minorEastAsia" w:hAnsiTheme="minorHAnsi" w:cstheme="minorBidi"/>
          <w:noProof/>
          <w:sz w:val="22"/>
          <w:szCs w:val="22"/>
          <w:lang w:val="cs-CZ"/>
        </w:rPr>
      </w:pPr>
      <w:hyperlink w:anchor="_Toc516835646" w:history="1">
        <w:r w:rsidR="00701162" w:rsidRPr="00DE7EA2">
          <w:rPr>
            <w:rStyle w:val="Hyperlink"/>
            <w:noProof/>
          </w:rPr>
          <w:t>3.2.9</w:t>
        </w:r>
        <w:r w:rsidR="00701162">
          <w:rPr>
            <w:rFonts w:asciiTheme="minorHAnsi" w:eastAsiaTheme="minorEastAsia" w:hAnsiTheme="minorHAnsi" w:cstheme="minorBidi"/>
            <w:noProof/>
            <w:sz w:val="22"/>
            <w:szCs w:val="22"/>
            <w:lang w:val="cs-CZ"/>
          </w:rPr>
          <w:tab/>
        </w:r>
        <w:r w:rsidR="00701162" w:rsidRPr="00DE7EA2">
          <w:rPr>
            <w:rStyle w:val="Hyperlink"/>
            <w:noProof/>
          </w:rPr>
          <w:t>Srdcové zvuky</w:t>
        </w:r>
        <w:r w:rsidR="00701162">
          <w:rPr>
            <w:noProof/>
            <w:webHidden/>
          </w:rPr>
          <w:tab/>
        </w:r>
        <w:r w:rsidR="00701162">
          <w:rPr>
            <w:noProof/>
            <w:webHidden/>
          </w:rPr>
          <w:fldChar w:fldCharType="begin"/>
        </w:r>
        <w:r w:rsidR="00701162">
          <w:rPr>
            <w:noProof/>
            <w:webHidden/>
          </w:rPr>
          <w:instrText xml:space="preserve"> PAGEREF _Toc516835646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6D07918C" w14:textId="77777777" w:rsidR="00701162" w:rsidRDefault="002F3255">
      <w:pPr>
        <w:pStyle w:val="TOC3"/>
        <w:rPr>
          <w:rFonts w:asciiTheme="minorHAnsi" w:eastAsiaTheme="minorEastAsia" w:hAnsiTheme="minorHAnsi" w:cstheme="minorBidi"/>
          <w:noProof/>
          <w:sz w:val="22"/>
          <w:szCs w:val="22"/>
          <w:lang w:val="cs-CZ"/>
        </w:rPr>
      </w:pPr>
      <w:hyperlink w:anchor="_Toc516835647" w:history="1">
        <w:r w:rsidR="00701162" w:rsidRPr="00DE7EA2">
          <w:rPr>
            <w:rStyle w:val="Hyperlink"/>
            <w:noProof/>
          </w:rPr>
          <w:t>3.2.10</w:t>
        </w:r>
        <w:r w:rsidR="00701162">
          <w:rPr>
            <w:rFonts w:asciiTheme="minorHAnsi" w:eastAsiaTheme="minorEastAsia" w:hAnsiTheme="minorHAnsi" w:cstheme="minorBidi"/>
            <w:noProof/>
            <w:sz w:val="22"/>
            <w:szCs w:val="22"/>
            <w:lang w:val="cs-CZ"/>
          </w:rPr>
          <w:tab/>
        </w:r>
        <w:r w:rsidR="00701162" w:rsidRPr="00DE7EA2">
          <w:rPr>
            <w:rStyle w:val="Hyperlink"/>
            <w:noProof/>
          </w:rPr>
          <w:t>RR intervaly</w:t>
        </w:r>
        <w:r w:rsidR="00701162">
          <w:rPr>
            <w:noProof/>
            <w:webHidden/>
          </w:rPr>
          <w:tab/>
        </w:r>
        <w:r w:rsidR="00701162">
          <w:rPr>
            <w:noProof/>
            <w:webHidden/>
          </w:rPr>
          <w:fldChar w:fldCharType="begin"/>
        </w:r>
        <w:r w:rsidR="00701162">
          <w:rPr>
            <w:noProof/>
            <w:webHidden/>
          </w:rPr>
          <w:instrText xml:space="preserve"> PAGEREF _Toc516835647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6678BE3" w14:textId="77777777" w:rsidR="00701162" w:rsidRDefault="002F3255">
      <w:pPr>
        <w:pStyle w:val="TOC3"/>
        <w:rPr>
          <w:rFonts w:asciiTheme="minorHAnsi" w:eastAsiaTheme="minorEastAsia" w:hAnsiTheme="minorHAnsi" w:cstheme="minorBidi"/>
          <w:noProof/>
          <w:sz w:val="22"/>
          <w:szCs w:val="22"/>
          <w:lang w:val="cs-CZ"/>
        </w:rPr>
      </w:pPr>
      <w:hyperlink w:anchor="_Toc516835648" w:history="1">
        <w:r w:rsidR="00701162" w:rsidRPr="00DE7EA2">
          <w:rPr>
            <w:rStyle w:val="Hyperlink"/>
            <w:noProof/>
          </w:rPr>
          <w:t>3.2.11</w:t>
        </w:r>
        <w:r w:rsidR="00701162">
          <w:rPr>
            <w:rFonts w:asciiTheme="minorHAnsi" w:eastAsiaTheme="minorEastAsia" w:hAnsiTheme="minorHAnsi" w:cstheme="minorBidi"/>
            <w:noProof/>
            <w:sz w:val="22"/>
            <w:szCs w:val="22"/>
            <w:lang w:val="cs-CZ"/>
          </w:rPr>
          <w:tab/>
        </w:r>
        <w:r w:rsidR="00701162" w:rsidRPr="00DE7EA2">
          <w:rPr>
            <w:rStyle w:val="Hyperlink"/>
            <w:noProof/>
          </w:rPr>
          <w:t>Diskusia</w:t>
        </w:r>
        <w:r w:rsidR="00701162">
          <w:rPr>
            <w:noProof/>
            <w:webHidden/>
          </w:rPr>
          <w:tab/>
        </w:r>
        <w:r w:rsidR="00701162">
          <w:rPr>
            <w:noProof/>
            <w:webHidden/>
          </w:rPr>
          <w:fldChar w:fldCharType="begin"/>
        </w:r>
        <w:r w:rsidR="00701162">
          <w:rPr>
            <w:noProof/>
            <w:webHidden/>
          </w:rPr>
          <w:instrText xml:space="preserve"> PAGEREF _Toc516835648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D6E702F" w14:textId="77777777" w:rsidR="00701162" w:rsidRDefault="002F3255">
      <w:pPr>
        <w:pStyle w:val="TOC3"/>
        <w:rPr>
          <w:rFonts w:asciiTheme="minorHAnsi" w:eastAsiaTheme="minorEastAsia" w:hAnsiTheme="minorHAnsi" w:cstheme="minorBidi"/>
          <w:noProof/>
          <w:sz w:val="22"/>
          <w:szCs w:val="22"/>
          <w:lang w:val="cs-CZ"/>
        </w:rPr>
      </w:pPr>
      <w:hyperlink w:anchor="_Toc516835649" w:history="1">
        <w:r w:rsidR="00701162" w:rsidRPr="00DE7EA2">
          <w:rPr>
            <w:rStyle w:val="Hyperlink"/>
            <w:noProof/>
          </w:rPr>
          <w:t>3.2.12</w:t>
        </w:r>
        <w:r w:rsidR="00701162">
          <w:rPr>
            <w:rFonts w:asciiTheme="minorHAnsi" w:eastAsiaTheme="minorEastAsia" w:hAnsiTheme="minorHAnsi" w:cstheme="minorBidi"/>
            <w:noProof/>
            <w:sz w:val="22"/>
            <w:szCs w:val="22"/>
            <w:lang w:val="cs-CZ"/>
          </w:rPr>
          <w:tab/>
        </w:r>
        <w:r w:rsidR="00701162" w:rsidRPr="00DE7EA2">
          <w:rPr>
            <w:rStyle w:val="Hyperlink"/>
            <w:noProof/>
          </w:rPr>
          <w:t>Limitácie</w:t>
        </w:r>
        <w:r w:rsidR="00701162">
          <w:rPr>
            <w:noProof/>
            <w:webHidden/>
          </w:rPr>
          <w:tab/>
        </w:r>
        <w:r w:rsidR="00701162">
          <w:rPr>
            <w:noProof/>
            <w:webHidden/>
          </w:rPr>
          <w:fldChar w:fldCharType="begin"/>
        </w:r>
        <w:r w:rsidR="00701162">
          <w:rPr>
            <w:noProof/>
            <w:webHidden/>
          </w:rPr>
          <w:instrText xml:space="preserve"> PAGEREF _Toc516835649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70D2AA6A" w14:textId="77777777" w:rsidR="00701162" w:rsidRDefault="002F3255">
      <w:pPr>
        <w:pStyle w:val="TOC2"/>
        <w:rPr>
          <w:rFonts w:asciiTheme="minorHAnsi" w:eastAsiaTheme="minorEastAsia" w:hAnsiTheme="minorHAnsi" w:cstheme="minorBidi"/>
          <w:noProof/>
          <w:sz w:val="22"/>
          <w:szCs w:val="22"/>
          <w:lang w:val="cs-CZ"/>
        </w:rPr>
      </w:pPr>
      <w:hyperlink w:anchor="_Toc516835650" w:history="1">
        <w:r w:rsidR="00701162" w:rsidRPr="00DE7EA2">
          <w:rPr>
            <w:rStyle w:val="Hyperlink"/>
            <w:noProof/>
          </w:rPr>
          <w:t>3.3</w:t>
        </w:r>
        <w:r w:rsidR="00701162">
          <w:rPr>
            <w:rFonts w:asciiTheme="minorHAnsi" w:eastAsiaTheme="minorEastAsia" w:hAnsiTheme="minorHAnsi" w:cstheme="minorBidi"/>
            <w:noProof/>
            <w:sz w:val="22"/>
            <w:szCs w:val="22"/>
            <w:lang w:val="cs-CZ"/>
          </w:rPr>
          <w:tab/>
        </w:r>
        <w:r w:rsidR="00701162" w:rsidRPr="00DE7EA2">
          <w:rPr>
            <w:rStyle w:val="Hyperlink"/>
            <w:noProof/>
          </w:rPr>
          <w:t>Počítanie SV u subjektov po transplantácií srdca</w:t>
        </w:r>
        <w:r w:rsidR="00701162">
          <w:rPr>
            <w:noProof/>
            <w:webHidden/>
          </w:rPr>
          <w:tab/>
        </w:r>
        <w:r w:rsidR="00701162">
          <w:rPr>
            <w:noProof/>
            <w:webHidden/>
          </w:rPr>
          <w:fldChar w:fldCharType="begin"/>
        </w:r>
        <w:r w:rsidR="00701162">
          <w:rPr>
            <w:noProof/>
            <w:webHidden/>
          </w:rPr>
          <w:instrText xml:space="preserve"> PAGEREF _Toc516835650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5CE0A190" w14:textId="77777777" w:rsidR="00701162" w:rsidRDefault="002F3255">
      <w:pPr>
        <w:pStyle w:val="TOC3"/>
        <w:rPr>
          <w:rFonts w:asciiTheme="minorHAnsi" w:eastAsiaTheme="minorEastAsia" w:hAnsiTheme="minorHAnsi" w:cstheme="minorBidi"/>
          <w:noProof/>
          <w:sz w:val="22"/>
          <w:szCs w:val="22"/>
          <w:lang w:val="cs-CZ"/>
        </w:rPr>
      </w:pPr>
      <w:hyperlink w:anchor="_Toc516835651" w:history="1">
        <w:r w:rsidR="00701162" w:rsidRPr="00DE7EA2">
          <w:rPr>
            <w:rStyle w:val="Hyperlink"/>
            <w:noProof/>
          </w:rPr>
          <w:t>3.3.1</w:t>
        </w:r>
        <w:r w:rsidR="00701162">
          <w:rPr>
            <w:rFonts w:asciiTheme="minorHAnsi" w:eastAsiaTheme="minorEastAsia" w:hAnsiTheme="minorHAnsi" w:cstheme="minorBidi"/>
            <w:noProof/>
            <w:sz w:val="22"/>
            <w:szCs w:val="22"/>
            <w:lang w:val="cs-CZ"/>
          </w:rPr>
          <w:tab/>
        </w:r>
        <w:r w:rsidR="00701162" w:rsidRPr="00DE7EA2">
          <w:rPr>
            <w:rStyle w:val="Hyperlink"/>
            <w:noProof/>
          </w:rPr>
          <w:t>Protokol</w:t>
        </w:r>
        <w:r w:rsidR="00701162">
          <w:rPr>
            <w:noProof/>
            <w:webHidden/>
          </w:rPr>
          <w:tab/>
        </w:r>
        <w:r w:rsidR="00701162">
          <w:rPr>
            <w:noProof/>
            <w:webHidden/>
          </w:rPr>
          <w:fldChar w:fldCharType="begin"/>
        </w:r>
        <w:r w:rsidR="00701162">
          <w:rPr>
            <w:noProof/>
            <w:webHidden/>
          </w:rPr>
          <w:instrText xml:space="preserve"> PAGEREF _Toc516835651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30A2F14C" w14:textId="77777777" w:rsidR="00701162" w:rsidRDefault="002F3255">
      <w:pPr>
        <w:pStyle w:val="TOC2"/>
        <w:rPr>
          <w:rFonts w:asciiTheme="minorHAnsi" w:eastAsiaTheme="minorEastAsia" w:hAnsiTheme="minorHAnsi" w:cstheme="minorBidi"/>
          <w:noProof/>
          <w:sz w:val="22"/>
          <w:szCs w:val="22"/>
          <w:lang w:val="cs-CZ"/>
        </w:rPr>
      </w:pPr>
      <w:hyperlink w:anchor="_Toc516835652" w:history="1">
        <w:r w:rsidR="00701162" w:rsidRPr="00DE7EA2">
          <w:rPr>
            <w:rStyle w:val="Hyperlink"/>
            <w:noProof/>
          </w:rPr>
          <w:t>Výpočet srdcového výdaja z impedancie krku</w:t>
        </w:r>
        <w:r w:rsidR="00701162">
          <w:rPr>
            <w:noProof/>
            <w:webHidden/>
          </w:rPr>
          <w:tab/>
        </w:r>
        <w:r w:rsidR="00701162">
          <w:rPr>
            <w:noProof/>
            <w:webHidden/>
          </w:rPr>
          <w:fldChar w:fldCharType="begin"/>
        </w:r>
        <w:r w:rsidR="00701162">
          <w:rPr>
            <w:noProof/>
            <w:webHidden/>
          </w:rPr>
          <w:instrText xml:space="preserve"> PAGEREF _Toc516835652 \h </w:instrText>
        </w:r>
        <w:r w:rsidR="00701162">
          <w:rPr>
            <w:noProof/>
            <w:webHidden/>
          </w:rPr>
        </w:r>
        <w:r w:rsidR="00701162">
          <w:rPr>
            <w:noProof/>
            <w:webHidden/>
          </w:rPr>
          <w:fldChar w:fldCharType="separate"/>
        </w:r>
        <w:r w:rsidR="00701162">
          <w:rPr>
            <w:noProof/>
            <w:webHidden/>
          </w:rPr>
          <w:t>79</w:t>
        </w:r>
        <w:r w:rsidR="00701162">
          <w:rPr>
            <w:noProof/>
            <w:webHidden/>
          </w:rPr>
          <w:fldChar w:fldCharType="end"/>
        </w:r>
      </w:hyperlink>
    </w:p>
    <w:p w14:paraId="760FBE3B" w14:textId="77777777" w:rsidR="00701162" w:rsidRDefault="002F3255">
      <w:pPr>
        <w:pStyle w:val="TOC3"/>
        <w:rPr>
          <w:rFonts w:asciiTheme="minorHAnsi" w:eastAsiaTheme="minorEastAsia" w:hAnsiTheme="minorHAnsi" w:cstheme="minorBidi"/>
          <w:noProof/>
          <w:sz w:val="22"/>
          <w:szCs w:val="22"/>
          <w:lang w:val="cs-CZ"/>
        </w:rPr>
      </w:pPr>
      <w:hyperlink w:anchor="_Toc516835653" w:history="1">
        <w:r w:rsidR="00701162" w:rsidRPr="00DE7EA2">
          <w:rPr>
            <w:rStyle w:val="Hyperlink"/>
            <w:noProof/>
          </w:rPr>
          <w:t>3.3.2</w:t>
        </w:r>
        <w:r w:rsidR="00701162">
          <w:rPr>
            <w:rFonts w:asciiTheme="minorHAnsi" w:eastAsiaTheme="minorEastAsia" w:hAnsiTheme="minorHAnsi" w:cstheme="minorBidi"/>
            <w:noProof/>
            <w:sz w:val="22"/>
            <w:szCs w:val="22"/>
            <w:lang w:val="cs-CZ"/>
          </w:rPr>
          <w:tab/>
        </w:r>
        <w:r w:rsidR="00701162" w:rsidRPr="00DE7EA2">
          <w:rPr>
            <w:rStyle w:val="Hyperlink"/>
            <w:noProof/>
          </w:rPr>
          <w:t>Štatistické vyhodnotenie simultánneho merania</w:t>
        </w:r>
        <w:r w:rsidR="00701162">
          <w:rPr>
            <w:noProof/>
            <w:webHidden/>
          </w:rPr>
          <w:tab/>
        </w:r>
        <w:r w:rsidR="00701162">
          <w:rPr>
            <w:noProof/>
            <w:webHidden/>
          </w:rPr>
          <w:fldChar w:fldCharType="begin"/>
        </w:r>
        <w:r w:rsidR="00701162">
          <w:rPr>
            <w:noProof/>
            <w:webHidden/>
          </w:rPr>
          <w:instrText xml:space="preserve"> PAGEREF _Toc516835653 \h </w:instrText>
        </w:r>
        <w:r w:rsidR="00701162">
          <w:rPr>
            <w:noProof/>
            <w:webHidden/>
          </w:rPr>
        </w:r>
        <w:r w:rsidR="00701162">
          <w:rPr>
            <w:noProof/>
            <w:webHidden/>
          </w:rPr>
          <w:fldChar w:fldCharType="separate"/>
        </w:r>
        <w:r w:rsidR="00701162">
          <w:rPr>
            <w:noProof/>
            <w:webHidden/>
          </w:rPr>
          <w:t>80</w:t>
        </w:r>
        <w:r w:rsidR="00701162">
          <w:rPr>
            <w:noProof/>
            <w:webHidden/>
          </w:rPr>
          <w:fldChar w:fldCharType="end"/>
        </w:r>
      </w:hyperlink>
    </w:p>
    <w:p w14:paraId="5501E487" w14:textId="77777777" w:rsidR="00701162" w:rsidRDefault="002F3255">
      <w:pPr>
        <w:pStyle w:val="TOC3"/>
        <w:rPr>
          <w:rFonts w:asciiTheme="minorHAnsi" w:eastAsiaTheme="minorEastAsia" w:hAnsiTheme="minorHAnsi" w:cstheme="minorBidi"/>
          <w:noProof/>
          <w:sz w:val="22"/>
          <w:szCs w:val="22"/>
          <w:lang w:val="cs-CZ"/>
        </w:rPr>
      </w:pPr>
      <w:hyperlink w:anchor="_Toc516835654" w:history="1">
        <w:r w:rsidR="00701162" w:rsidRPr="00DE7EA2">
          <w:rPr>
            <w:rStyle w:val="Hyperlink"/>
            <w:noProof/>
          </w:rPr>
          <w:t>3.3.3</w:t>
        </w:r>
        <w:r w:rsidR="00701162">
          <w:rPr>
            <w:rFonts w:asciiTheme="minorHAnsi" w:eastAsiaTheme="minorEastAsia" w:hAnsiTheme="minorHAnsi" w:cstheme="minorBidi"/>
            <w:noProof/>
            <w:sz w:val="22"/>
            <w:szCs w:val="22"/>
            <w:lang w:val="cs-CZ"/>
          </w:rPr>
          <w:tab/>
        </w:r>
        <w:r w:rsidR="00701162" w:rsidRPr="00DE7EA2">
          <w:rPr>
            <w:rStyle w:val="Hyperlink"/>
            <w:noProof/>
          </w:rPr>
          <w:t>Výsledky</w:t>
        </w:r>
        <w:r w:rsidR="00701162">
          <w:rPr>
            <w:noProof/>
            <w:webHidden/>
          </w:rPr>
          <w:tab/>
        </w:r>
        <w:r w:rsidR="00701162">
          <w:rPr>
            <w:noProof/>
            <w:webHidden/>
          </w:rPr>
          <w:fldChar w:fldCharType="begin"/>
        </w:r>
        <w:r w:rsidR="00701162">
          <w:rPr>
            <w:noProof/>
            <w:webHidden/>
          </w:rPr>
          <w:instrText xml:space="preserve"> PAGEREF _Toc516835654 \h </w:instrText>
        </w:r>
        <w:r w:rsidR="00701162">
          <w:rPr>
            <w:noProof/>
            <w:webHidden/>
          </w:rPr>
        </w:r>
        <w:r w:rsidR="00701162">
          <w:rPr>
            <w:noProof/>
            <w:webHidden/>
          </w:rPr>
          <w:fldChar w:fldCharType="separate"/>
        </w:r>
        <w:r w:rsidR="00701162">
          <w:rPr>
            <w:noProof/>
            <w:webHidden/>
          </w:rPr>
          <w:t>81</w:t>
        </w:r>
        <w:r w:rsidR="00701162">
          <w:rPr>
            <w:noProof/>
            <w:webHidden/>
          </w:rPr>
          <w:fldChar w:fldCharType="end"/>
        </w:r>
      </w:hyperlink>
    </w:p>
    <w:p w14:paraId="44A8FC10" w14:textId="77777777" w:rsidR="00701162" w:rsidRDefault="002F3255">
      <w:pPr>
        <w:pStyle w:val="TOC3"/>
        <w:rPr>
          <w:rFonts w:asciiTheme="minorHAnsi" w:eastAsiaTheme="minorEastAsia" w:hAnsiTheme="minorHAnsi" w:cstheme="minorBidi"/>
          <w:noProof/>
          <w:sz w:val="22"/>
          <w:szCs w:val="22"/>
          <w:lang w:val="cs-CZ"/>
        </w:rPr>
      </w:pPr>
      <w:hyperlink w:anchor="_Toc516835655" w:history="1">
        <w:r w:rsidR="00701162" w:rsidRPr="00DE7EA2">
          <w:rPr>
            <w:rStyle w:val="Hyperlink"/>
            <w:noProof/>
          </w:rPr>
          <w:t>3.3.4</w:t>
        </w:r>
        <w:r w:rsidR="00701162">
          <w:rPr>
            <w:rFonts w:asciiTheme="minorHAnsi" w:eastAsiaTheme="minorEastAsia" w:hAnsiTheme="minorHAnsi" w:cstheme="minorBidi"/>
            <w:noProof/>
            <w:sz w:val="22"/>
            <w:szCs w:val="22"/>
            <w:lang w:val="cs-CZ"/>
          </w:rPr>
          <w:tab/>
        </w:r>
        <w:r w:rsidR="00701162" w:rsidRPr="00DE7EA2">
          <w:rPr>
            <w:rStyle w:val="Hyperlink"/>
            <w:noProof/>
          </w:rPr>
          <w:t>Bland Altmanova štatistická analýza</w:t>
        </w:r>
        <w:r w:rsidR="00701162">
          <w:rPr>
            <w:noProof/>
            <w:webHidden/>
          </w:rPr>
          <w:tab/>
        </w:r>
        <w:r w:rsidR="00701162">
          <w:rPr>
            <w:noProof/>
            <w:webHidden/>
          </w:rPr>
          <w:fldChar w:fldCharType="begin"/>
        </w:r>
        <w:r w:rsidR="00701162">
          <w:rPr>
            <w:noProof/>
            <w:webHidden/>
          </w:rPr>
          <w:instrText xml:space="preserve"> PAGEREF _Toc516835655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21DAD6AB" w14:textId="77777777" w:rsidR="00701162" w:rsidRDefault="002F3255">
      <w:pPr>
        <w:pStyle w:val="TOC3"/>
        <w:rPr>
          <w:rFonts w:asciiTheme="minorHAnsi" w:eastAsiaTheme="minorEastAsia" w:hAnsiTheme="minorHAnsi" w:cstheme="minorBidi"/>
          <w:noProof/>
          <w:sz w:val="22"/>
          <w:szCs w:val="22"/>
          <w:lang w:val="cs-CZ"/>
        </w:rPr>
      </w:pPr>
      <w:hyperlink w:anchor="_Toc516835656" w:history="1">
        <w:r w:rsidR="00701162" w:rsidRPr="00DE7EA2">
          <w:rPr>
            <w:rStyle w:val="Hyperlink"/>
            <w:noProof/>
          </w:rPr>
          <w:t>3.3.5</w:t>
        </w:r>
        <w:r w:rsidR="00701162">
          <w:rPr>
            <w:rFonts w:asciiTheme="minorHAnsi" w:eastAsiaTheme="minorEastAsia" w:hAnsiTheme="minorHAnsi" w:cstheme="minorBidi"/>
            <w:noProof/>
            <w:sz w:val="22"/>
            <w:szCs w:val="22"/>
            <w:lang w:val="cs-CZ"/>
          </w:rPr>
          <w:tab/>
        </w:r>
        <w:r w:rsidR="00701162" w:rsidRPr="00DE7EA2">
          <w:rPr>
            <w:rStyle w:val="Hyperlink"/>
            <w:noProof/>
          </w:rPr>
          <w:t>Diskusia</w:t>
        </w:r>
        <w:r w:rsidR="00701162">
          <w:rPr>
            <w:noProof/>
            <w:webHidden/>
          </w:rPr>
          <w:tab/>
        </w:r>
        <w:r w:rsidR="00701162">
          <w:rPr>
            <w:noProof/>
            <w:webHidden/>
          </w:rPr>
          <w:fldChar w:fldCharType="begin"/>
        </w:r>
        <w:r w:rsidR="00701162">
          <w:rPr>
            <w:noProof/>
            <w:webHidden/>
          </w:rPr>
          <w:instrText xml:space="preserve"> PAGEREF _Toc516835656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636A2454" w14:textId="77777777" w:rsidR="00701162" w:rsidRDefault="002F3255">
      <w:pPr>
        <w:pStyle w:val="TOC2"/>
        <w:rPr>
          <w:rFonts w:asciiTheme="minorHAnsi" w:eastAsiaTheme="minorEastAsia" w:hAnsiTheme="minorHAnsi" w:cstheme="minorBidi"/>
          <w:noProof/>
          <w:sz w:val="22"/>
          <w:szCs w:val="22"/>
          <w:lang w:val="cs-CZ"/>
        </w:rPr>
      </w:pPr>
      <w:hyperlink w:anchor="_Toc516835657" w:history="1">
        <w:r w:rsidR="00701162" w:rsidRPr="00DE7EA2">
          <w:rPr>
            <w:rStyle w:val="Hyperlink"/>
            <w:noProof/>
          </w:rPr>
          <w:t>3.4</w:t>
        </w:r>
        <w:r w:rsidR="00701162">
          <w:rPr>
            <w:rFonts w:asciiTheme="minorHAnsi" w:eastAsiaTheme="minorEastAsia" w:hAnsiTheme="minorHAnsi" w:cstheme="minorBidi"/>
            <w:noProof/>
            <w:sz w:val="22"/>
            <w:szCs w:val="22"/>
            <w:lang w:val="cs-CZ"/>
          </w:rPr>
          <w:tab/>
        </w:r>
        <w:r w:rsidR="00701162" w:rsidRPr="00DE7EA2">
          <w:rPr>
            <w:rStyle w:val="Hyperlink"/>
            <w:noProof/>
          </w:rPr>
          <w:t>Relatívne zmeny SV u subjektov po transplantácií srdca</w:t>
        </w:r>
        <w:r w:rsidR="00701162">
          <w:rPr>
            <w:noProof/>
            <w:webHidden/>
          </w:rPr>
          <w:tab/>
        </w:r>
        <w:r w:rsidR="00701162">
          <w:rPr>
            <w:noProof/>
            <w:webHidden/>
          </w:rPr>
          <w:fldChar w:fldCharType="begin"/>
        </w:r>
        <w:r w:rsidR="00701162">
          <w:rPr>
            <w:noProof/>
            <w:webHidden/>
          </w:rPr>
          <w:instrText xml:space="preserve"> PAGEREF _Toc516835657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7A008BEB" w14:textId="77777777" w:rsidR="00701162" w:rsidRDefault="002F3255">
      <w:pPr>
        <w:pStyle w:val="TOC3"/>
        <w:rPr>
          <w:rFonts w:asciiTheme="minorHAnsi" w:eastAsiaTheme="minorEastAsia" w:hAnsiTheme="minorHAnsi" w:cstheme="minorBidi"/>
          <w:noProof/>
          <w:sz w:val="22"/>
          <w:szCs w:val="22"/>
          <w:lang w:val="cs-CZ"/>
        </w:rPr>
      </w:pPr>
      <w:hyperlink w:anchor="_Toc516835658" w:history="1">
        <w:r w:rsidR="00701162" w:rsidRPr="00DE7EA2">
          <w:rPr>
            <w:rStyle w:val="Hyperlink"/>
            <w:noProof/>
          </w:rPr>
          <w:t>3.4.1</w:t>
        </w:r>
        <w:r w:rsidR="00701162">
          <w:rPr>
            <w:rFonts w:asciiTheme="minorHAnsi" w:eastAsiaTheme="minorEastAsia" w:hAnsiTheme="minorHAnsi" w:cstheme="minorBidi"/>
            <w:noProof/>
            <w:sz w:val="22"/>
            <w:szCs w:val="22"/>
            <w:lang w:val="cs-CZ"/>
          </w:rPr>
          <w:tab/>
        </w:r>
        <w:r w:rsidR="00701162" w:rsidRPr="00DE7EA2">
          <w:rPr>
            <w:rStyle w:val="Hyperlink"/>
            <w:noProof/>
          </w:rPr>
          <w:t>Výsledky</w:t>
        </w:r>
        <w:r w:rsidR="00701162">
          <w:rPr>
            <w:noProof/>
            <w:webHidden/>
          </w:rPr>
          <w:tab/>
        </w:r>
        <w:r w:rsidR="00701162">
          <w:rPr>
            <w:noProof/>
            <w:webHidden/>
          </w:rPr>
          <w:fldChar w:fldCharType="begin"/>
        </w:r>
        <w:r w:rsidR="00701162">
          <w:rPr>
            <w:noProof/>
            <w:webHidden/>
          </w:rPr>
          <w:instrText xml:space="preserve"> PAGEREF _Toc516835658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0204BBAC" w14:textId="77777777" w:rsidR="00701162" w:rsidRDefault="002F3255">
      <w:pPr>
        <w:pStyle w:val="TOC3"/>
        <w:rPr>
          <w:rFonts w:asciiTheme="minorHAnsi" w:eastAsiaTheme="minorEastAsia" w:hAnsiTheme="minorHAnsi" w:cstheme="minorBidi"/>
          <w:noProof/>
          <w:sz w:val="22"/>
          <w:szCs w:val="22"/>
          <w:lang w:val="cs-CZ"/>
        </w:rPr>
      </w:pPr>
      <w:hyperlink w:anchor="_Toc516835659" w:history="1">
        <w:r w:rsidR="00701162" w:rsidRPr="00DE7EA2">
          <w:rPr>
            <w:rStyle w:val="Hyperlink"/>
            <w:noProof/>
          </w:rPr>
          <w:t>3.4.2</w:t>
        </w:r>
        <w:r w:rsidR="00701162">
          <w:rPr>
            <w:rFonts w:asciiTheme="minorHAnsi" w:eastAsiaTheme="minorEastAsia" w:hAnsiTheme="minorHAnsi" w:cstheme="minorBidi"/>
            <w:noProof/>
            <w:sz w:val="22"/>
            <w:szCs w:val="22"/>
            <w:lang w:val="cs-CZ"/>
          </w:rPr>
          <w:tab/>
        </w:r>
        <w:r w:rsidR="00701162" w:rsidRPr="00DE7EA2">
          <w:rPr>
            <w:rStyle w:val="Hyperlink"/>
            <w:noProof/>
          </w:rPr>
          <w:t>Diskusia</w:t>
        </w:r>
        <w:r w:rsidR="00701162">
          <w:rPr>
            <w:noProof/>
            <w:webHidden/>
          </w:rPr>
          <w:tab/>
        </w:r>
        <w:r w:rsidR="00701162">
          <w:rPr>
            <w:noProof/>
            <w:webHidden/>
          </w:rPr>
          <w:fldChar w:fldCharType="begin"/>
        </w:r>
        <w:r w:rsidR="00701162">
          <w:rPr>
            <w:noProof/>
            <w:webHidden/>
          </w:rPr>
          <w:instrText xml:space="preserve"> PAGEREF _Toc516835659 \h </w:instrText>
        </w:r>
        <w:r w:rsidR="00701162">
          <w:rPr>
            <w:noProof/>
            <w:webHidden/>
          </w:rPr>
        </w:r>
        <w:r w:rsidR="00701162">
          <w:rPr>
            <w:noProof/>
            <w:webHidden/>
          </w:rPr>
          <w:fldChar w:fldCharType="separate"/>
        </w:r>
        <w:r w:rsidR="00701162">
          <w:rPr>
            <w:noProof/>
            <w:webHidden/>
          </w:rPr>
          <w:t>88</w:t>
        </w:r>
        <w:r w:rsidR="00701162">
          <w:rPr>
            <w:noProof/>
            <w:webHidden/>
          </w:rPr>
          <w:fldChar w:fldCharType="end"/>
        </w:r>
      </w:hyperlink>
    </w:p>
    <w:p w14:paraId="0AA06E5C" w14:textId="77777777" w:rsidR="00701162" w:rsidRDefault="002F3255">
      <w:pPr>
        <w:pStyle w:val="TOC1"/>
        <w:rPr>
          <w:rFonts w:asciiTheme="minorHAnsi" w:eastAsiaTheme="minorEastAsia" w:hAnsiTheme="minorHAnsi" w:cstheme="minorBidi"/>
          <w:b w:val="0"/>
          <w:bCs w:val="0"/>
          <w:sz w:val="22"/>
          <w:szCs w:val="22"/>
          <w:lang w:val="cs-CZ"/>
        </w:rPr>
      </w:pPr>
      <w:hyperlink w:anchor="_Toc516835660" w:history="1">
        <w:r w:rsidR="00701162" w:rsidRPr="00DE7EA2">
          <w:rPr>
            <w:rStyle w:val="Hyperlink"/>
          </w:rPr>
          <w:t>4</w:t>
        </w:r>
        <w:r w:rsidR="00701162">
          <w:rPr>
            <w:rFonts w:asciiTheme="minorHAnsi" w:eastAsiaTheme="minorEastAsia" w:hAnsiTheme="minorHAnsi" w:cstheme="minorBidi"/>
            <w:b w:val="0"/>
            <w:bCs w:val="0"/>
            <w:sz w:val="22"/>
            <w:szCs w:val="22"/>
            <w:lang w:val="cs-CZ"/>
          </w:rPr>
          <w:tab/>
        </w:r>
        <w:r w:rsidR="00701162" w:rsidRPr="00DE7EA2">
          <w:rPr>
            <w:rStyle w:val="Hyperlink"/>
          </w:rPr>
          <w:t>Záver</w:t>
        </w:r>
        <w:r w:rsidR="00701162">
          <w:rPr>
            <w:webHidden/>
          </w:rPr>
          <w:tab/>
        </w:r>
        <w:r w:rsidR="00701162">
          <w:rPr>
            <w:webHidden/>
          </w:rPr>
          <w:fldChar w:fldCharType="begin"/>
        </w:r>
        <w:r w:rsidR="00701162">
          <w:rPr>
            <w:webHidden/>
          </w:rPr>
          <w:instrText xml:space="preserve"> PAGEREF _Toc516835660 \h </w:instrText>
        </w:r>
        <w:r w:rsidR="00701162">
          <w:rPr>
            <w:webHidden/>
          </w:rPr>
        </w:r>
        <w:r w:rsidR="00701162">
          <w:rPr>
            <w:webHidden/>
          </w:rPr>
          <w:fldChar w:fldCharType="separate"/>
        </w:r>
        <w:r w:rsidR="00701162">
          <w:rPr>
            <w:webHidden/>
          </w:rPr>
          <w:t>89</w:t>
        </w:r>
        <w:r w:rsidR="00701162">
          <w:rPr>
            <w:webHidden/>
          </w:rPr>
          <w:fldChar w:fldCharType="end"/>
        </w:r>
      </w:hyperlink>
    </w:p>
    <w:p w14:paraId="47B66DBB" w14:textId="77777777" w:rsidR="00701162" w:rsidRDefault="002F3255">
      <w:pPr>
        <w:pStyle w:val="TOC1"/>
        <w:rPr>
          <w:rFonts w:asciiTheme="minorHAnsi" w:eastAsiaTheme="minorEastAsia" w:hAnsiTheme="minorHAnsi" w:cstheme="minorBidi"/>
          <w:b w:val="0"/>
          <w:bCs w:val="0"/>
          <w:sz w:val="22"/>
          <w:szCs w:val="22"/>
          <w:lang w:val="cs-CZ"/>
        </w:rPr>
      </w:pPr>
      <w:hyperlink w:anchor="_Toc516835661" w:history="1">
        <w:r w:rsidR="00701162" w:rsidRPr="00DE7EA2">
          <w:rPr>
            <w:rStyle w:val="Hyperlink"/>
          </w:rPr>
          <w:t>Literatúra</w:t>
        </w:r>
        <w:r w:rsidR="00701162">
          <w:rPr>
            <w:webHidden/>
          </w:rPr>
          <w:tab/>
        </w:r>
        <w:r w:rsidR="00701162">
          <w:rPr>
            <w:webHidden/>
          </w:rPr>
          <w:fldChar w:fldCharType="begin"/>
        </w:r>
        <w:r w:rsidR="00701162">
          <w:rPr>
            <w:webHidden/>
          </w:rPr>
          <w:instrText xml:space="preserve"> PAGEREF _Toc516835661 \h </w:instrText>
        </w:r>
        <w:r w:rsidR="00701162">
          <w:rPr>
            <w:webHidden/>
          </w:rPr>
        </w:r>
        <w:r w:rsidR="00701162">
          <w:rPr>
            <w:webHidden/>
          </w:rPr>
          <w:fldChar w:fldCharType="separate"/>
        </w:r>
        <w:r w:rsidR="00701162">
          <w:rPr>
            <w:webHidden/>
          </w:rPr>
          <w:t>93</w:t>
        </w:r>
        <w:r w:rsidR="00701162">
          <w:rPr>
            <w:webHidden/>
          </w:rPr>
          <w:fldChar w:fldCharType="end"/>
        </w:r>
      </w:hyperlink>
    </w:p>
    <w:p w14:paraId="3C9C7325" w14:textId="77777777" w:rsidR="00701162" w:rsidRDefault="002F3255">
      <w:pPr>
        <w:pStyle w:val="TOC1"/>
        <w:rPr>
          <w:rFonts w:asciiTheme="minorHAnsi" w:eastAsiaTheme="minorEastAsia" w:hAnsiTheme="minorHAnsi" w:cstheme="minorBidi"/>
          <w:b w:val="0"/>
          <w:bCs w:val="0"/>
          <w:sz w:val="22"/>
          <w:szCs w:val="22"/>
          <w:lang w:val="cs-CZ"/>
        </w:rPr>
      </w:pPr>
      <w:hyperlink w:anchor="_Toc516835662" w:history="1">
        <w:r w:rsidR="00701162" w:rsidRPr="00DE7EA2">
          <w:rPr>
            <w:rStyle w:val="Hyperlink"/>
          </w:rPr>
          <w:t>ZOZNAM SYMBOLOV, VELIČÍN A SKRATIEK</w:t>
        </w:r>
        <w:r w:rsidR="00701162">
          <w:rPr>
            <w:webHidden/>
          </w:rPr>
          <w:tab/>
        </w:r>
        <w:r w:rsidR="00701162">
          <w:rPr>
            <w:webHidden/>
          </w:rPr>
          <w:fldChar w:fldCharType="begin"/>
        </w:r>
        <w:r w:rsidR="00701162">
          <w:rPr>
            <w:webHidden/>
          </w:rPr>
          <w:instrText xml:space="preserve"> PAGEREF _Toc516835662 \h </w:instrText>
        </w:r>
        <w:r w:rsidR="00701162">
          <w:rPr>
            <w:webHidden/>
          </w:rPr>
        </w:r>
        <w:r w:rsidR="00701162">
          <w:rPr>
            <w:webHidden/>
          </w:rPr>
          <w:fldChar w:fldCharType="separate"/>
        </w:r>
        <w:r w:rsidR="00701162">
          <w:rPr>
            <w:webHidden/>
          </w:rPr>
          <w:t>97</w:t>
        </w:r>
        <w:r w:rsidR="00701162">
          <w:rPr>
            <w:webHidden/>
          </w:rPr>
          <w:fldChar w:fldCharType="end"/>
        </w:r>
      </w:hyperlink>
    </w:p>
    <w:p w14:paraId="00621E5A" w14:textId="77777777" w:rsidR="00BD7167" w:rsidRPr="00B66FCC" w:rsidRDefault="00BD7167" w:rsidP="00BD7167">
      <w:pPr>
        <w:pStyle w:val="TOC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Heading1"/>
        <w:numPr>
          <w:ilvl w:val="0"/>
          <w:numId w:val="0"/>
        </w:numPr>
        <w:ind w:left="432" w:hanging="432"/>
      </w:pPr>
      <w:bookmarkStart w:id="18" w:name="_Toc516835601"/>
      <w:r w:rsidRPr="00630043">
        <w:lastRenderedPageBreak/>
        <w:t>ZOZNAM OBRÁZKOV</w:t>
      </w:r>
      <w:bookmarkEnd w:id="18"/>
    </w:p>
    <w:p w14:paraId="7728592C" w14:textId="77777777" w:rsidR="00BD7167" w:rsidRPr="00630043" w:rsidRDefault="00BD7167" w:rsidP="00BD7167"/>
    <w:p w14:paraId="5C325702" w14:textId="77777777" w:rsidR="00701162" w:rsidRDefault="00BD7167">
      <w:pPr>
        <w:pStyle w:val="TableofFigures"/>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link"/>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64" w:history="1">
        <w:r w:rsidR="00701162" w:rsidRPr="00A8593A">
          <w:rPr>
            <w:rStyle w:val="Hyperlink"/>
            <w:noProof/>
            <w:lang w:bidi="en-US"/>
          </w:rPr>
          <w:t>Obrázok 1.2:Náhradná el. schéma 2-dielneho windkesselovho modelu</w:t>
        </w:r>
        <w:r w:rsidR="00701162">
          <w:rPr>
            <w:noProof/>
            <w:webHidden/>
          </w:rPr>
          <w:tab/>
        </w:r>
        <w:r w:rsidR="00701162">
          <w:rPr>
            <w:noProof/>
            <w:webHidden/>
          </w:rPr>
          <w:fldChar w:fldCharType="begin"/>
        </w:r>
        <w:r w:rsidR="00701162">
          <w:rPr>
            <w:noProof/>
            <w:webHidden/>
          </w:rPr>
          <w:instrText xml:space="preserve"> PAGEREF _Toc516835664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5A3D3E9D"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65" w:history="1">
        <w:r w:rsidR="00701162" w:rsidRPr="00A8593A">
          <w:rPr>
            <w:rStyle w:val="Hyperlink"/>
            <w:noProof/>
            <w:lang w:bidi="en-US"/>
          </w:rPr>
          <w:t>Obrázok 1.3: Tvar krivky arteriálneho krvného tlaku v rôznych artériách</w:t>
        </w:r>
        <w:r w:rsidR="00701162">
          <w:rPr>
            <w:noProof/>
            <w:webHidden/>
          </w:rPr>
          <w:tab/>
        </w:r>
        <w:r w:rsidR="00701162">
          <w:rPr>
            <w:noProof/>
            <w:webHidden/>
          </w:rPr>
          <w:fldChar w:fldCharType="begin"/>
        </w:r>
        <w:r w:rsidR="00701162">
          <w:rPr>
            <w:noProof/>
            <w:webHidden/>
          </w:rPr>
          <w:instrText xml:space="preserve"> PAGEREF _Toc516835665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7A97E9A5"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66" w:history="1">
        <w:r w:rsidR="00701162" w:rsidRPr="00A8593A">
          <w:rPr>
            <w:rStyle w:val="Hyperlink"/>
            <w:noProof/>
            <w:lang w:bidi="en-US"/>
          </w:rPr>
          <w:t xml:space="preserve">Obrázok 1.4: Tvar krivky </w:t>
        </w:r>
        <m:oMath>
          <m:r>
            <w:rPr>
              <w:rStyle w:val="Hyperlink"/>
              <w:rFonts w:ascii="Cambria Math" w:hAnsi="Cambria Math"/>
              <w:noProof/>
              <w:lang w:bidi="en-US"/>
            </w:rPr>
            <m:t>-dZ/dt</m:t>
          </m:r>
        </m:oMath>
        <w:r w:rsidR="00701162" w:rsidRPr="00A8593A">
          <w:rPr>
            <w:rStyle w:val="Hyperlink"/>
            <w:noProof/>
            <w:lang w:bidi="en-US"/>
          </w:rPr>
          <w:t xml:space="preserve"> na hrudníku, krku, ramene a predlakti</w:t>
        </w:r>
        <w:r w:rsidR="00701162">
          <w:rPr>
            <w:noProof/>
            <w:webHidden/>
          </w:rPr>
          <w:tab/>
        </w:r>
        <w:r w:rsidR="00701162">
          <w:rPr>
            <w:noProof/>
            <w:webHidden/>
          </w:rPr>
          <w:fldChar w:fldCharType="begin"/>
        </w:r>
        <w:r w:rsidR="00701162">
          <w:rPr>
            <w:noProof/>
            <w:webHidden/>
          </w:rPr>
          <w:instrText xml:space="preserve"> PAGEREF _Toc516835666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30EB4C43"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67" w:history="1">
        <w:r w:rsidR="00701162" w:rsidRPr="00A8593A">
          <w:rPr>
            <w:rStyle w:val="Hyperlink"/>
            <w:noProof/>
            <w:lang w:bidi="en-US"/>
          </w:rPr>
          <w:t>Obrázok 1.5: Mechanická a elektrická analógia 2,3 a 4 dielneho Windkesselovho modelu</w:t>
        </w:r>
        <w:r w:rsidR="00701162">
          <w:rPr>
            <w:noProof/>
            <w:webHidden/>
          </w:rPr>
          <w:tab/>
        </w:r>
        <w:r w:rsidR="00701162">
          <w:rPr>
            <w:noProof/>
            <w:webHidden/>
          </w:rPr>
          <w:fldChar w:fldCharType="begin"/>
        </w:r>
        <w:r w:rsidR="00701162">
          <w:rPr>
            <w:noProof/>
            <w:webHidden/>
          </w:rPr>
          <w:instrText xml:space="preserve"> PAGEREF _Toc516835667 \h </w:instrText>
        </w:r>
        <w:r w:rsidR="00701162">
          <w:rPr>
            <w:noProof/>
            <w:webHidden/>
          </w:rPr>
        </w:r>
        <w:r w:rsidR="00701162">
          <w:rPr>
            <w:noProof/>
            <w:webHidden/>
          </w:rPr>
          <w:fldChar w:fldCharType="separate"/>
        </w:r>
        <w:r w:rsidR="00701162">
          <w:rPr>
            <w:noProof/>
            <w:webHidden/>
          </w:rPr>
          <w:t>9</w:t>
        </w:r>
        <w:r w:rsidR="00701162">
          <w:rPr>
            <w:noProof/>
            <w:webHidden/>
          </w:rPr>
          <w:fldChar w:fldCharType="end"/>
        </w:r>
      </w:hyperlink>
    </w:p>
    <w:p w14:paraId="4DD980C7"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68" w:history="1">
        <w:r w:rsidR="00701162" w:rsidRPr="00A8593A">
          <w:rPr>
            <w:rStyle w:val="Hyperlink"/>
            <w:noProof/>
            <w:lang w:bidi="en-US"/>
          </w:rPr>
          <w:t>Obrázok 1.6: Elektrická schéma paralelne zapojených odporov hrudníka.</w:t>
        </w:r>
        <w:r w:rsidR="00701162">
          <w:rPr>
            <w:noProof/>
            <w:webHidden/>
          </w:rPr>
          <w:tab/>
        </w:r>
        <w:r w:rsidR="00701162">
          <w:rPr>
            <w:noProof/>
            <w:webHidden/>
          </w:rPr>
          <w:fldChar w:fldCharType="begin"/>
        </w:r>
        <w:r w:rsidR="00701162">
          <w:rPr>
            <w:noProof/>
            <w:webHidden/>
          </w:rPr>
          <w:instrText xml:space="preserve"> PAGEREF _Toc516835668 \h </w:instrText>
        </w:r>
        <w:r w:rsidR="00701162">
          <w:rPr>
            <w:noProof/>
            <w:webHidden/>
          </w:rPr>
        </w:r>
        <w:r w:rsidR="00701162">
          <w:rPr>
            <w:noProof/>
            <w:webHidden/>
          </w:rPr>
          <w:fldChar w:fldCharType="separate"/>
        </w:r>
        <w:r w:rsidR="00701162">
          <w:rPr>
            <w:noProof/>
            <w:webHidden/>
          </w:rPr>
          <w:t>14</w:t>
        </w:r>
        <w:r w:rsidR="00701162">
          <w:rPr>
            <w:noProof/>
            <w:webHidden/>
          </w:rPr>
          <w:fldChar w:fldCharType="end"/>
        </w:r>
      </w:hyperlink>
    </w:p>
    <w:p w14:paraId="2C2E355A"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69" w:history="1">
        <w:r w:rsidR="00701162" w:rsidRPr="00A8593A">
          <w:rPr>
            <w:rStyle w:val="Hyperlink"/>
            <w:noProof/>
            <w:lang w:bidi="en-US"/>
          </w:rPr>
          <w:t>Obrázok 1.7:Princíp zmeny vodivosti krvi.</w:t>
        </w:r>
        <w:r w:rsidR="00701162">
          <w:rPr>
            <w:noProof/>
            <w:webHidden/>
          </w:rPr>
          <w:tab/>
        </w:r>
        <w:r w:rsidR="00701162">
          <w:rPr>
            <w:noProof/>
            <w:webHidden/>
          </w:rPr>
          <w:fldChar w:fldCharType="begin"/>
        </w:r>
        <w:r w:rsidR="00701162">
          <w:rPr>
            <w:noProof/>
            <w:webHidden/>
          </w:rPr>
          <w:instrText xml:space="preserve"> PAGEREF _Toc516835669 \h </w:instrText>
        </w:r>
        <w:r w:rsidR="00701162">
          <w:rPr>
            <w:noProof/>
            <w:webHidden/>
          </w:rPr>
        </w:r>
        <w:r w:rsidR="00701162">
          <w:rPr>
            <w:noProof/>
            <w:webHidden/>
          </w:rPr>
          <w:fldChar w:fldCharType="separate"/>
        </w:r>
        <w:r w:rsidR="00701162">
          <w:rPr>
            <w:noProof/>
            <w:webHidden/>
          </w:rPr>
          <w:t>15</w:t>
        </w:r>
        <w:r w:rsidR="00701162">
          <w:rPr>
            <w:noProof/>
            <w:webHidden/>
          </w:rPr>
          <w:fldChar w:fldCharType="end"/>
        </w:r>
      </w:hyperlink>
    </w:p>
    <w:p w14:paraId="03C1761F"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0" w:history="1">
        <w:r w:rsidR="00701162" w:rsidRPr="00A8593A">
          <w:rPr>
            <w:rStyle w:val="Hyperlink"/>
            <w:noProof/>
            <w:lang w:bidi="en-US"/>
          </w:rPr>
          <w:t>Obrázok 1.8: Vzťah zmeny rýchlosti krvi a vodivosti krvi.</w:t>
        </w:r>
        <w:r w:rsidR="00701162">
          <w:rPr>
            <w:noProof/>
            <w:webHidden/>
          </w:rPr>
          <w:tab/>
        </w:r>
        <w:r w:rsidR="00701162">
          <w:rPr>
            <w:noProof/>
            <w:webHidden/>
          </w:rPr>
          <w:fldChar w:fldCharType="begin"/>
        </w:r>
        <w:r w:rsidR="00701162">
          <w:rPr>
            <w:noProof/>
            <w:webHidden/>
          </w:rPr>
          <w:instrText xml:space="preserve"> PAGEREF _Toc516835670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2FDD2E1F"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1" w:history="1">
        <w:r w:rsidR="00701162" w:rsidRPr="00A8593A">
          <w:rPr>
            <w:rStyle w:val="Hyperlink"/>
            <w:noProof/>
            <w:lang w:bidi="en-US"/>
          </w:rPr>
          <w:t xml:space="preserve">Obrázok 1.9: Spätná extrapolácia </w:t>
        </w:r>
        <m:oMath>
          <m:r>
            <w:rPr>
              <w:rStyle w:val="Hyperlink"/>
              <w:rFonts w:ascii="Cambria Math" w:hAnsi="Cambria Math"/>
              <w:noProof/>
              <w:lang w:bidi="en-US"/>
            </w:rPr>
            <m:t>∆Z</m:t>
          </m:r>
          <m:r>
            <m:rPr>
              <m:sty m:val="p"/>
            </m:rPr>
            <w:rPr>
              <w:rStyle w:val="Hyperlink"/>
              <w:rFonts w:ascii="Cambria Math" w:hAnsi="Cambria Math"/>
              <w:noProof/>
              <w:lang w:bidi="en-US"/>
            </w:rPr>
            <m:t>max⁡</m:t>
          </m:r>
        </m:oMath>
        <w:r w:rsidR="00701162" w:rsidRPr="00A8593A">
          <w:rPr>
            <w:rStyle w:val="Hyperlink"/>
            <w:noProof/>
            <w:lang w:bidi="en-US"/>
          </w:rPr>
          <w:t xml:space="preserve"> a dopredná extrapolácia </w:t>
        </w:r>
        <m:oMath>
          <m:r>
            <w:rPr>
              <w:rStyle w:val="Hyperlink"/>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1 \h </w:instrText>
        </w:r>
        <w:r w:rsidR="00701162">
          <w:rPr>
            <w:noProof/>
            <w:webHidden/>
          </w:rPr>
        </w:r>
        <w:r w:rsidR="00701162">
          <w:rPr>
            <w:noProof/>
            <w:webHidden/>
          </w:rPr>
          <w:fldChar w:fldCharType="separate"/>
        </w:r>
        <w:r w:rsidR="00701162">
          <w:rPr>
            <w:noProof/>
            <w:webHidden/>
          </w:rPr>
          <w:t>18</w:t>
        </w:r>
        <w:r w:rsidR="00701162">
          <w:rPr>
            <w:noProof/>
            <w:webHidden/>
          </w:rPr>
          <w:fldChar w:fldCharType="end"/>
        </w:r>
      </w:hyperlink>
    </w:p>
    <w:p w14:paraId="533F3134"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2" w:history="1">
        <w:r w:rsidR="00701162" w:rsidRPr="00A8593A">
          <w:rPr>
            <w:rStyle w:val="Hyperlink"/>
            <w:noProof/>
            <w:lang w:bidi="en-US"/>
          </w:rPr>
          <w:t xml:space="preserve">Obrázok 1.10: Vzťah maximálneho toku krvi a parametra </w:t>
        </w:r>
        <m:oMath>
          <m:r>
            <w:rPr>
              <w:rStyle w:val="Hyperlink"/>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2 \h </w:instrText>
        </w:r>
        <w:r w:rsidR="00701162">
          <w:rPr>
            <w:noProof/>
            <w:webHidden/>
          </w:rPr>
        </w:r>
        <w:r w:rsidR="00701162">
          <w:rPr>
            <w:noProof/>
            <w:webHidden/>
          </w:rPr>
          <w:fldChar w:fldCharType="separate"/>
        </w:r>
        <w:r w:rsidR="00701162">
          <w:rPr>
            <w:noProof/>
            <w:webHidden/>
          </w:rPr>
          <w:t>22</w:t>
        </w:r>
        <w:r w:rsidR="00701162">
          <w:rPr>
            <w:noProof/>
            <w:webHidden/>
          </w:rPr>
          <w:fldChar w:fldCharType="end"/>
        </w:r>
      </w:hyperlink>
    </w:p>
    <w:p w14:paraId="3A4F7ED8"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3" w:history="1">
        <w:r w:rsidR="00701162" w:rsidRPr="00A8593A">
          <w:rPr>
            <w:rStyle w:val="Hyperlink"/>
            <w:noProof/>
            <w:lang w:bidi="en-US"/>
          </w:rPr>
          <w:t xml:space="preserve">Obrázok 1.11: Identifikovanie povodu </w:t>
        </w:r>
        <m:oMath>
          <m:r>
            <w:rPr>
              <w:rStyle w:val="Hyperlink"/>
              <w:rFonts w:ascii="Cambria Math" w:hAnsi="Cambria Math"/>
              <w:noProof/>
              <w:lang w:bidi="en-US"/>
            </w:rPr>
            <m:t>-dZ/dtmax</m:t>
          </m:r>
        </m:oMath>
        <w:r w:rsidR="00701162" w:rsidRPr="00A8593A">
          <w:rPr>
            <w:rStyle w:val="Hyperlink"/>
            <w:noProof/>
            <w:lang w:bidi="en-US"/>
          </w:rPr>
          <w:t xml:space="preserve"> z krivky dP/dt</w:t>
        </w:r>
        <w:r w:rsidR="00701162">
          <w:rPr>
            <w:noProof/>
            <w:webHidden/>
          </w:rPr>
          <w:tab/>
        </w:r>
        <w:r w:rsidR="00701162">
          <w:rPr>
            <w:noProof/>
            <w:webHidden/>
          </w:rPr>
          <w:fldChar w:fldCharType="begin"/>
        </w:r>
        <w:r w:rsidR="00701162">
          <w:rPr>
            <w:noProof/>
            <w:webHidden/>
          </w:rPr>
          <w:instrText xml:space="preserve"> PAGEREF _Toc516835673 \h </w:instrText>
        </w:r>
        <w:r w:rsidR="00701162">
          <w:rPr>
            <w:noProof/>
            <w:webHidden/>
          </w:rPr>
        </w:r>
        <w:r w:rsidR="00701162">
          <w:rPr>
            <w:noProof/>
            <w:webHidden/>
          </w:rPr>
          <w:fldChar w:fldCharType="separate"/>
        </w:r>
        <w:r w:rsidR="00701162">
          <w:rPr>
            <w:noProof/>
            <w:webHidden/>
          </w:rPr>
          <w:t>23</w:t>
        </w:r>
        <w:r w:rsidR="00701162">
          <w:rPr>
            <w:noProof/>
            <w:webHidden/>
          </w:rPr>
          <w:fldChar w:fldCharType="end"/>
        </w:r>
      </w:hyperlink>
    </w:p>
    <w:p w14:paraId="16C1EDFA"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4" w:history="1">
        <w:r w:rsidR="00701162" w:rsidRPr="00A8593A">
          <w:rPr>
            <w:rStyle w:val="Hyperlink"/>
            <w:noProof/>
            <w:lang w:bidi="en-US"/>
          </w:rPr>
          <w:t xml:space="preserve">Obrázok 1.12: Rôzne tvary krivky </w:t>
        </w:r>
        <m:oMath>
          <m:r>
            <w:rPr>
              <w:rStyle w:val="Hyperlink"/>
              <w:rFonts w:ascii="Cambria Math" w:hAnsi="Cambria Math"/>
              <w:noProof/>
              <w:lang w:bidi="en-US"/>
            </w:rPr>
            <m:t>-dZ/dt</m:t>
          </m:r>
        </m:oMath>
        <w:r w:rsidR="00701162" w:rsidRPr="00A8593A">
          <w:rPr>
            <w:rStyle w:val="Hyperlink"/>
            <w:noProof/>
            <w:lang w:bidi="en-US"/>
          </w:rPr>
          <w:t>; počiatok systoly – B bod a koniec systoly – X bod</w:t>
        </w:r>
        <w:r w:rsidR="00701162">
          <w:rPr>
            <w:noProof/>
            <w:webHidden/>
          </w:rPr>
          <w:tab/>
        </w:r>
        <w:r w:rsidR="00701162">
          <w:rPr>
            <w:noProof/>
            <w:webHidden/>
          </w:rPr>
          <w:fldChar w:fldCharType="begin"/>
        </w:r>
        <w:r w:rsidR="00701162">
          <w:rPr>
            <w:noProof/>
            <w:webHidden/>
          </w:rPr>
          <w:instrText xml:space="preserve"> PAGEREF _Toc516835674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28D34A91"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5" w:history="1">
        <w:r w:rsidR="00701162" w:rsidRPr="00A8593A">
          <w:rPr>
            <w:rStyle w:val="Hyperlink"/>
            <w:noProof/>
            <w:lang w:bidi="en-US"/>
          </w:rPr>
          <w:t>Obrázok 3.1: Poloha meraných hemodynamických signálov na ľudskom tele.</w:t>
        </w:r>
        <w:r w:rsidR="00701162">
          <w:rPr>
            <w:noProof/>
            <w:webHidden/>
          </w:rPr>
          <w:tab/>
        </w:r>
        <w:r w:rsidR="00701162">
          <w:rPr>
            <w:noProof/>
            <w:webHidden/>
          </w:rPr>
          <w:fldChar w:fldCharType="begin"/>
        </w:r>
        <w:r w:rsidR="00701162">
          <w:rPr>
            <w:noProof/>
            <w:webHidden/>
          </w:rPr>
          <w:instrText xml:space="preserve"> PAGEREF _Toc516835675 \h </w:instrText>
        </w:r>
        <w:r w:rsidR="00701162">
          <w:rPr>
            <w:noProof/>
            <w:webHidden/>
          </w:rPr>
        </w:r>
        <w:r w:rsidR="00701162">
          <w:rPr>
            <w:noProof/>
            <w:webHidden/>
          </w:rPr>
          <w:fldChar w:fldCharType="separate"/>
        </w:r>
        <w:r w:rsidR="00701162">
          <w:rPr>
            <w:noProof/>
            <w:webHidden/>
          </w:rPr>
          <w:t>36</w:t>
        </w:r>
        <w:r w:rsidR="00701162">
          <w:rPr>
            <w:noProof/>
            <w:webHidden/>
          </w:rPr>
          <w:fldChar w:fldCharType="end"/>
        </w:r>
      </w:hyperlink>
    </w:p>
    <w:p w14:paraId="4CE05FBC"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6" w:history="1">
        <w:r w:rsidR="00701162" w:rsidRPr="00A8593A">
          <w:rPr>
            <w:rStyle w:val="Hyperlink"/>
            <w:noProof/>
            <w:lang w:bidi="en-US"/>
          </w:rPr>
          <w:t>Obrázok 3.2: Dobrovoľník počas merania bioimpedančným monitorom MBM.</w:t>
        </w:r>
        <w:r w:rsidR="00701162">
          <w:rPr>
            <w:noProof/>
            <w:webHidden/>
          </w:rPr>
          <w:tab/>
        </w:r>
        <w:r w:rsidR="00701162">
          <w:rPr>
            <w:noProof/>
            <w:webHidden/>
          </w:rPr>
          <w:fldChar w:fldCharType="begin"/>
        </w:r>
        <w:r w:rsidR="00701162">
          <w:rPr>
            <w:noProof/>
            <w:webHidden/>
          </w:rPr>
          <w:instrText xml:space="preserve"> PAGEREF _Toc516835676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56C59EF0"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7" w:history="1">
        <w:r w:rsidR="00701162" w:rsidRPr="00A8593A">
          <w:rPr>
            <w:rStyle w:val="Hyperlink"/>
            <w:noProof/>
            <w:lang w:bidi="en-US"/>
          </w:rPr>
          <w:t xml:space="preserve">Obrázok 3.3: Kvalitný signál </w:t>
        </w:r>
        <m:oMath>
          <m:r>
            <w:rPr>
              <w:rStyle w:val="Hyperlink"/>
              <w:rFonts w:ascii="Cambria Math" w:hAnsi="Cambria Math"/>
              <w:noProof/>
              <w:lang w:bidi="en-US"/>
            </w:rPr>
            <m:t>-dZ/dt</m:t>
          </m:r>
        </m:oMath>
        <w:r w:rsidR="00701162" w:rsidRPr="00A8593A">
          <w:rPr>
            <w:rStyle w:val="Hyperlink"/>
            <w:noProof/>
            <w:lang w:bidi="en-US"/>
          </w:rPr>
          <w:t xml:space="preserve"> a </w:t>
        </w:r>
        <w:r w:rsidR="00701162" w:rsidRPr="00A8593A">
          <w:rPr>
            <w:rStyle w:val="Hyperlink"/>
            <w:rFonts w:ascii="Cambria Math" w:hAnsi="Cambria Math"/>
            <w:i/>
            <w:noProof/>
            <w:lang w:bidi="en-US"/>
          </w:rPr>
          <w:t>Z0</w:t>
        </w:r>
        <w:r w:rsidR="00701162" w:rsidRPr="00A8593A">
          <w:rPr>
            <w:rStyle w:val="Hyperlink"/>
            <w:noProof/>
            <w:lang w:bidi="en-US"/>
          </w:rPr>
          <w:t xml:space="preserve"> bez artefaktov a problémových tvarov</w:t>
        </w:r>
        <w:r w:rsidR="00701162">
          <w:rPr>
            <w:noProof/>
            <w:webHidden/>
          </w:rPr>
          <w:tab/>
        </w:r>
        <w:r w:rsidR="00701162">
          <w:rPr>
            <w:noProof/>
            <w:webHidden/>
          </w:rPr>
          <w:fldChar w:fldCharType="begin"/>
        </w:r>
        <w:r w:rsidR="00701162">
          <w:rPr>
            <w:noProof/>
            <w:webHidden/>
          </w:rPr>
          <w:instrText xml:space="preserve"> PAGEREF _Toc516835677 \h </w:instrText>
        </w:r>
        <w:r w:rsidR="00701162">
          <w:rPr>
            <w:noProof/>
            <w:webHidden/>
          </w:rPr>
        </w:r>
        <w:r w:rsidR="00701162">
          <w:rPr>
            <w:noProof/>
            <w:webHidden/>
          </w:rPr>
          <w:fldChar w:fldCharType="separate"/>
        </w:r>
        <w:r w:rsidR="00701162">
          <w:rPr>
            <w:noProof/>
            <w:webHidden/>
          </w:rPr>
          <w:t>39</w:t>
        </w:r>
        <w:r w:rsidR="00701162">
          <w:rPr>
            <w:noProof/>
            <w:webHidden/>
          </w:rPr>
          <w:fldChar w:fldCharType="end"/>
        </w:r>
      </w:hyperlink>
    </w:p>
    <w:p w14:paraId="766F4FC0"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8" w:history="1">
        <w:r w:rsidR="00701162" w:rsidRPr="00A8593A">
          <w:rPr>
            <w:rStyle w:val="Hyperlink"/>
            <w:noProof/>
            <w:lang w:bidi="en-US"/>
          </w:rPr>
          <w:t xml:space="preserve">Obrázok 3.4: Problémový tvar signálu </w:t>
        </w:r>
        <m:oMath>
          <m:r>
            <w:rPr>
              <w:rStyle w:val="Hyperlink"/>
              <w:rFonts w:ascii="Cambria Math" w:hAnsi="Cambria Math"/>
              <w:noProof/>
              <w:lang w:bidi="en-US"/>
            </w:rPr>
            <m:t>-dZ/dtmax</m:t>
          </m:r>
        </m:oMath>
        <w:r w:rsidR="00701162" w:rsidRPr="00A8593A">
          <w:rPr>
            <w:rStyle w:val="Hyperlink"/>
            <w:noProof/>
            <w:lang w:bidi="en-US"/>
          </w:rPr>
          <w:t>. Nízky pomer signál-šum</w:t>
        </w:r>
        <w:r w:rsidR="00701162">
          <w:rPr>
            <w:noProof/>
            <w:webHidden/>
          </w:rPr>
          <w:tab/>
        </w:r>
        <w:r w:rsidR="00701162">
          <w:rPr>
            <w:noProof/>
            <w:webHidden/>
          </w:rPr>
          <w:fldChar w:fldCharType="begin"/>
        </w:r>
        <w:r w:rsidR="00701162">
          <w:rPr>
            <w:noProof/>
            <w:webHidden/>
          </w:rPr>
          <w:instrText xml:space="preserve"> PAGEREF _Toc516835678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27536E8A"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79" w:history="1">
        <w:r w:rsidR="00701162" w:rsidRPr="00A8593A">
          <w:rPr>
            <w:rStyle w:val="Hyperlink"/>
            <w:noProof/>
            <w:lang w:bidi="en-US"/>
          </w:rPr>
          <w:t xml:space="preserve">Obrázok 3.5: Problémový tvar signálu </w:t>
        </w:r>
        <m:oMath>
          <m:r>
            <w:rPr>
              <w:rStyle w:val="Hyperlink"/>
              <w:rFonts w:ascii="Cambria Math" w:hAnsi="Cambria Math"/>
              <w:noProof/>
              <w:lang w:bidi="en-US"/>
            </w:rPr>
            <m:t>-dZ/dt</m:t>
          </m:r>
        </m:oMath>
        <w:r w:rsidR="00701162" w:rsidRPr="00A8593A">
          <w:rPr>
            <w:rStyle w:val="Hyperlink"/>
            <w:noProof/>
            <w:lang w:bidi="en-US"/>
          </w:rPr>
          <w:t xml:space="preserve">. V signály prítomný druhý vrchol </w:t>
        </w:r>
        <m:oMath>
          <m:r>
            <w:rPr>
              <w:rStyle w:val="Hyperlink"/>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9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46C46C4A"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0" w:history="1">
        <w:r w:rsidR="00701162" w:rsidRPr="00A8593A">
          <w:rPr>
            <w:rStyle w:val="Hyperlink"/>
            <w:noProof/>
            <w:lang w:bidi="en-US"/>
          </w:rPr>
          <w:t xml:space="preserve">Obrázok 3.6: Problémový tvar signálu </w:t>
        </w:r>
        <m:oMath>
          <m:r>
            <w:rPr>
              <w:rStyle w:val="Hyperlink"/>
              <w:rFonts w:ascii="Cambria Math" w:hAnsi="Cambria Math"/>
              <w:noProof/>
              <w:lang w:bidi="en-US"/>
            </w:rPr>
            <m:t>-dZ/dt</m:t>
          </m:r>
        </m:oMath>
        <w:r w:rsidR="00701162" w:rsidRPr="00A8593A">
          <w:rPr>
            <w:rStyle w:val="Hyperlink"/>
            <w:noProof/>
            <w:lang w:bidi="en-US"/>
          </w:rPr>
          <w:t xml:space="preserve">. Vrchol </w:t>
        </w:r>
        <m:oMath>
          <m:r>
            <w:rPr>
              <w:rStyle w:val="Hyperlink"/>
              <w:rFonts w:ascii="Cambria Math" w:hAnsi="Cambria Math"/>
              <w:noProof/>
              <w:lang w:bidi="en-US"/>
            </w:rPr>
            <m:t>-dZ/dtmax</m:t>
          </m:r>
        </m:oMath>
        <w:r w:rsidR="00701162" w:rsidRPr="00A8593A">
          <w:rPr>
            <w:rStyle w:val="Hyperlink"/>
            <w:noProof/>
            <w:lang w:bidi="en-US"/>
          </w:rPr>
          <w:t xml:space="preserve"> je rozdvojený</w:t>
        </w:r>
        <w:r w:rsidR="00701162">
          <w:rPr>
            <w:noProof/>
            <w:webHidden/>
          </w:rPr>
          <w:tab/>
        </w:r>
        <w:r w:rsidR="00701162">
          <w:rPr>
            <w:noProof/>
            <w:webHidden/>
          </w:rPr>
          <w:fldChar w:fldCharType="begin"/>
        </w:r>
        <w:r w:rsidR="00701162">
          <w:rPr>
            <w:noProof/>
            <w:webHidden/>
          </w:rPr>
          <w:instrText xml:space="preserve"> PAGEREF _Toc516835680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787B29A6"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1" w:history="1">
        <w:r w:rsidR="00701162" w:rsidRPr="00A8593A">
          <w:rPr>
            <w:rStyle w:val="Hyperlink"/>
            <w:noProof/>
            <w:lang w:bidi="en-US"/>
          </w:rPr>
          <w:t xml:space="preserve">Obrázok 3.7: Problémový tvar signálu </w:t>
        </w:r>
        <m:oMath>
          <m:r>
            <w:rPr>
              <w:rStyle w:val="Hyperlink"/>
              <w:rFonts w:ascii="Cambria Math" w:hAnsi="Cambria Math"/>
              <w:noProof/>
              <w:lang w:bidi="en-US"/>
            </w:rPr>
            <m:t>-dZ/dt</m:t>
          </m:r>
        </m:oMath>
        <w:r w:rsidR="00701162" w:rsidRPr="00A8593A">
          <w:rPr>
            <w:rStyle w:val="Hyperlink"/>
            <w:i/>
            <w:noProof/>
            <w:lang w:bidi="en-US"/>
          </w:rPr>
          <w:t xml:space="preserve">. </w:t>
        </w:r>
        <w:r w:rsidR="00701162" w:rsidRPr="00A8593A">
          <w:rPr>
            <w:rStyle w:val="Hyperlink"/>
            <w:noProof/>
            <w:lang w:bidi="en-US"/>
          </w:rPr>
          <w:t xml:space="preserve">Pravdepodobne nefyziologické rozdiely v po sebe nasledujúcich hodnotách </w:t>
        </w:r>
        <m:oMath>
          <m:r>
            <w:rPr>
              <w:rStyle w:val="Hyperlink"/>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81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27F9AC2F"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2" w:history="1">
        <w:r w:rsidR="00701162" w:rsidRPr="00A8593A">
          <w:rPr>
            <w:rStyle w:val="Hyperlink"/>
            <w:noProof/>
            <w:lang w:bidi="en-US"/>
          </w:rPr>
          <w:t>Obrázok 3.8: Spektrum prvého srdcového zvuku S1 subjektu A.</w:t>
        </w:r>
        <w:r w:rsidR="00701162">
          <w:rPr>
            <w:noProof/>
            <w:webHidden/>
          </w:rPr>
          <w:tab/>
        </w:r>
        <w:r w:rsidR="00701162">
          <w:rPr>
            <w:noProof/>
            <w:webHidden/>
          </w:rPr>
          <w:fldChar w:fldCharType="begin"/>
        </w:r>
        <w:r w:rsidR="00701162">
          <w:rPr>
            <w:noProof/>
            <w:webHidden/>
          </w:rPr>
          <w:instrText xml:space="preserve"> PAGEREF _Toc516835682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304F49B0"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3" w:history="1">
        <w:r w:rsidR="00701162" w:rsidRPr="00A8593A">
          <w:rPr>
            <w:rStyle w:val="Hyperlink"/>
            <w:noProof/>
            <w:lang w:bidi="en-US"/>
          </w:rPr>
          <w:t>Obrázok 3.9 Spektrum prvého srdcového zvuku S1 subjektu B.</w:t>
        </w:r>
        <w:r w:rsidR="00701162">
          <w:rPr>
            <w:noProof/>
            <w:webHidden/>
          </w:rPr>
          <w:tab/>
        </w:r>
        <w:r w:rsidR="00701162">
          <w:rPr>
            <w:noProof/>
            <w:webHidden/>
          </w:rPr>
          <w:fldChar w:fldCharType="begin"/>
        </w:r>
        <w:r w:rsidR="00701162">
          <w:rPr>
            <w:noProof/>
            <w:webHidden/>
          </w:rPr>
          <w:instrText xml:space="preserve"> PAGEREF _Toc516835683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6CCAAAC5"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4" w:history="1">
        <w:r w:rsidR="00701162" w:rsidRPr="00A8593A">
          <w:rPr>
            <w:rStyle w:val="Hyperlink"/>
            <w:noProof/>
            <w:lang w:bidi="en-US"/>
          </w:rPr>
          <w:t>Obrázok 3.10 Spektrum prvého srdcového zvuku S1 pre 30 ľudí.</w:t>
        </w:r>
        <w:r w:rsidR="00701162">
          <w:rPr>
            <w:noProof/>
            <w:webHidden/>
          </w:rPr>
          <w:tab/>
        </w:r>
        <w:r w:rsidR="00701162">
          <w:rPr>
            <w:noProof/>
            <w:webHidden/>
          </w:rPr>
          <w:fldChar w:fldCharType="begin"/>
        </w:r>
        <w:r w:rsidR="00701162">
          <w:rPr>
            <w:noProof/>
            <w:webHidden/>
          </w:rPr>
          <w:instrText xml:space="preserve"> PAGEREF _Toc516835684 \h </w:instrText>
        </w:r>
        <w:r w:rsidR="00701162">
          <w:rPr>
            <w:noProof/>
            <w:webHidden/>
          </w:rPr>
        </w:r>
        <w:r w:rsidR="00701162">
          <w:rPr>
            <w:noProof/>
            <w:webHidden/>
          </w:rPr>
          <w:fldChar w:fldCharType="separate"/>
        </w:r>
        <w:r w:rsidR="00701162">
          <w:rPr>
            <w:noProof/>
            <w:webHidden/>
          </w:rPr>
          <w:t>43</w:t>
        </w:r>
        <w:r w:rsidR="00701162">
          <w:rPr>
            <w:noProof/>
            <w:webHidden/>
          </w:rPr>
          <w:fldChar w:fldCharType="end"/>
        </w:r>
      </w:hyperlink>
    </w:p>
    <w:p w14:paraId="36062C7F"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5" w:history="1">
        <w:r w:rsidR="00701162" w:rsidRPr="00A8593A">
          <w:rPr>
            <w:rStyle w:val="Hyperlink"/>
            <w:noProof/>
            <w:lang w:bidi="en-US"/>
          </w:rPr>
          <w:t>Obrázok 3.11: Detekcia prvého srdcového zvuku – S1</w:t>
        </w:r>
        <w:r w:rsidR="00701162">
          <w:rPr>
            <w:noProof/>
            <w:webHidden/>
          </w:rPr>
          <w:tab/>
        </w:r>
        <w:r w:rsidR="00701162">
          <w:rPr>
            <w:noProof/>
            <w:webHidden/>
          </w:rPr>
          <w:fldChar w:fldCharType="begin"/>
        </w:r>
        <w:r w:rsidR="00701162">
          <w:rPr>
            <w:noProof/>
            <w:webHidden/>
          </w:rPr>
          <w:instrText xml:space="preserve"> PAGEREF _Toc516835685 \h </w:instrText>
        </w:r>
        <w:r w:rsidR="00701162">
          <w:rPr>
            <w:noProof/>
            <w:webHidden/>
          </w:rPr>
        </w:r>
        <w:r w:rsidR="00701162">
          <w:rPr>
            <w:noProof/>
            <w:webHidden/>
          </w:rPr>
          <w:fldChar w:fldCharType="separate"/>
        </w:r>
        <w:r w:rsidR="00701162">
          <w:rPr>
            <w:noProof/>
            <w:webHidden/>
          </w:rPr>
          <w:t>48</w:t>
        </w:r>
        <w:r w:rsidR="00701162">
          <w:rPr>
            <w:noProof/>
            <w:webHidden/>
          </w:rPr>
          <w:fldChar w:fldCharType="end"/>
        </w:r>
      </w:hyperlink>
    </w:p>
    <w:p w14:paraId="25E5D164" w14:textId="22008080"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6" w:history="1">
        <w:r w:rsidR="00701162" w:rsidRPr="00A8593A">
          <w:rPr>
            <w:rStyle w:val="Hyperlink"/>
            <w:noProof/>
          </w:rPr>
          <w:t>Obrázok 3.12: Korelačne koeficienty respiračnej krivky a 10 oneskorených R-S1 kriviek.</w:t>
        </w:r>
        <w:r w:rsidR="00701162">
          <w:rPr>
            <w:noProof/>
            <w:webHidden/>
          </w:rPr>
          <w:tab/>
        </w:r>
        <w:r w:rsidR="00701162">
          <w:rPr>
            <w:noProof/>
            <w:webHidden/>
          </w:rPr>
          <w:fldChar w:fldCharType="begin"/>
        </w:r>
        <w:r w:rsidR="00701162">
          <w:rPr>
            <w:noProof/>
            <w:webHidden/>
          </w:rPr>
          <w:instrText xml:space="preserve"> PAGEREF _Toc516835686 \h </w:instrText>
        </w:r>
        <w:r w:rsidR="00701162">
          <w:rPr>
            <w:noProof/>
            <w:webHidden/>
          </w:rPr>
        </w:r>
        <w:r w:rsidR="00701162">
          <w:rPr>
            <w:noProof/>
            <w:webHidden/>
          </w:rPr>
          <w:fldChar w:fldCharType="separate"/>
        </w:r>
        <w:r w:rsidR="00701162">
          <w:rPr>
            <w:noProof/>
            <w:webHidden/>
          </w:rPr>
          <w:t>49</w:t>
        </w:r>
        <w:r w:rsidR="00701162">
          <w:rPr>
            <w:noProof/>
            <w:webHidden/>
          </w:rPr>
          <w:fldChar w:fldCharType="end"/>
        </w:r>
      </w:hyperlink>
    </w:p>
    <w:p w14:paraId="7C9EA737"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7" w:history="1">
        <w:r w:rsidR="00701162" w:rsidRPr="00A8593A">
          <w:rPr>
            <w:rStyle w:val="Hyperlink"/>
            <w:noProof/>
            <w:lang w:bidi="en-US"/>
          </w:rPr>
          <w:t>Obrázok 3.13: Detekcia parametrov obehovej sústavy</w:t>
        </w:r>
        <w:r w:rsidR="00701162">
          <w:rPr>
            <w:noProof/>
            <w:webHidden/>
          </w:rPr>
          <w:tab/>
        </w:r>
        <w:r w:rsidR="00701162">
          <w:rPr>
            <w:noProof/>
            <w:webHidden/>
          </w:rPr>
          <w:fldChar w:fldCharType="begin"/>
        </w:r>
        <w:r w:rsidR="00701162">
          <w:rPr>
            <w:noProof/>
            <w:webHidden/>
          </w:rPr>
          <w:instrText xml:space="preserve"> PAGEREF _Toc516835687 \h </w:instrText>
        </w:r>
        <w:r w:rsidR="00701162">
          <w:rPr>
            <w:noProof/>
            <w:webHidden/>
          </w:rPr>
        </w:r>
        <w:r w:rsidR="00701162">
          <w:rPr>
            <w:noProof/>
            <w:webHidden/>
          </w:rPr>
          <w:fldChar w:fldCharType="separate"/>
        </w:r>
        <w:r w:rsidR="00701162">
          <w:rPr>
            <w:noProof/>
            <w:webHidden/>
          </w:rPr>
          <w:t>55</w:t>
        </w:r>
        <w:r w:rsidR="00701162">
          <w:rPr>
            <w:noProof/>
            <w:webHidden/>
          </w:rPr>
          <w:fldChar w:fldCharType="end"/>
        </w:r>
      </w:hyperlink>
    </w:p>
    <w:p w14:paraId="6D81EA87"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8" w:history="1">
        <w:r w:rsidR="00701162" w:rsidRPr="00A8593A">
          <w:rPr>
            <w:rStyle w:val="Hyperlink"/>
            <w:noProof/>
            <w:lang w:bidi="en-US"/>
          </w:rPr>
          <w:t xml:space="preserve">Obrázok 3.14: Popisná štatistika parametra </w:t>
        </w:r>
        <m:oMath>
          <m:r>
            <m:rPr>
              <m:sty m:val="bi"/>
            </m:rPr>
            <w:rPr>
              <w:rStyle w:val="Hyperlink"/>
              <w:rFonts w:ascii="Cambria Math" w:hAnsi="Cambria Math"/>
              <w:noProof/>
              <w:lang w:bidi="en-US"/>
            </w:rPr>
            <m:t>-dZ</m:t>
          </m:r>
          <m:r>
            <m:rPr>
              <m:sty m:val="bi"/>
            </m:rPr>
            <w:rPr>
              <w:rStyle w:val="Hyperlink"/>
              <w:rFonts w:ascii="Cambria Math" w:hAnsi="Cambria Math"/>
              <w:noProof/>
              <w:lang w:bidi="en-US"/>
            </w:rPr>
            <m:t>4(t)/dtmax</m:t>
          </m:r>
        </m:oMath>
        <w:r w:rsidR="00701162" w:rsidRPr="00A8593A">
          <w:rPr>
            <w:rStyle w:val="Hyperlink"/>
            <w:b/>
            <w:noProof/>
            <w:lang w:bidi="en-US"/>
          </w:rPr>
          <w:t>.</w:t>
        </w:r>
        <w:r w:rsidR="00701162">
          <w:rPr>
            <w:noProof/>
            <w:webHidden/>
          </w:rPr>
          <w:tab/>
        </w:r>
        <w:r w:rsidR="00701162">
          <w:rPr>
            <w:noProof/>
            <w:webHidden/>
          </w:rPr>
          <w:fldChar w:fldCharType="begin"/>
        </w:r>
        <w:r w:rsidR="00701162">
          <w:rPr>
            <w:noProof/>
            <w:webHidden/>
          </w:rPr>
          <w:instrText xml:space="preserve"> PAGEREF _Toc516835688 \h </w:instrText>
        </w:r>
        <w:r w:rsidR="00701162">
          <w:rPr>
            <w:noProof/>
            <w:webHidden/>
          </w:rPr>
        </w:r>
        <w:r w:rsidR="00701162">
          <w:rPr>
            <w:noProof/>
            <w:webHidden/>
          </w:rPr>
          <w:fldChar w:fldCharType="separate"/>
        </w:r>
        <w:r w:rsidR="00701162">
          <w:rPr>
            <w:noProof/>
            <w:webHidden/>
          </w:rPr>
          <w:t>58</w:t>
        </w:r>
        <w:r w:rsidR="00701162">
          <w:rPr>
            <w:noProof/>
            <w:webHidden/>
          </w:rPr>
          <w:fldChar w:fldCharType="end"/>
        </w:r>
      </w:hyperlink>
    </w:p>
    <w:p w14:paraId="2C0F3F7F"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89" w:history="1">
        <w:r w:rsidR="00701162" w:rsidRPr="00A8593A">
          <w:rPr>
            <w:rStyle w:val="Hyperlink"/>
            <w:noProof/>
            <w:lang w:bidi="en-US"/>
          </w:rPr>
          <w:t>Obrázok 3.15: Vytvorenie lineárne interpolovanej krivky parametra - LI postupnosť (</w:t>
        </w:r>
        <w:r w:rsidR="00701162" w:rsidRPr="00A8593A">
          <w:rPr>
            <w:rStyle w:val="Hyperlink"/>
            <w:i/>
            <w:noProof/>
            <w:lang w:bidi="en-US"/>
          </w:rPr>
          <w:t>LI sequence</w:t>
        </w:r>
        <w:r w:rsidR="00701162" w:rsidRPr="00A8593A">
          <w:rPr>
            <w:rStyle w:val="Hyperlink"/>
            <w:noProof/>
            <w:lang w:bidi="en-US"/>
          </w:rPr>
          <w:t>).</w:t>
        </w:r>
        <w:r w:rsidR="00701162">
          <w:rPr>
            <w:noProof/>
            <w:webHidden/>
          </w:rPr>
          <w:tab/>
        </w:r>
        <w:r w:rsidR="00701162">
          <w:rPr>
            <w:noProof/>
            <w:webHidden/>
          </w:rPr>
          <w:fldChar w:fldCharType="begin"/>
        </w:r>
        <w:r w:rsidR="00701162">
          <w:rPr>
            <w:noProof/>
            <w:webHidden/>
          </w:rPr>
          <w:instrText xml:space="preserve"> PAGEREF _Toc516835689 \h </w:instrText>
        </w:r>
        <w:r w:rsidR="00701162">
          <w:rPr>
            <w:noProof/>
            <w:webHidden/>
          </w:rPr>
        </w:r>
        <w:r w:rsidR="00701162">
          <w:rPr>
            <w:noProof/>
            <w:webHidden/>
          </w:rPr>
          <w:fldChar w:fldCharType="separate"/>
        </w:r>
        <w:r w:rsidR="00701162">
          <w:rPr>
            <w:noProof/>
            <w:webHidden/>
          </w:rPr>
          <w:t>66</w:t>
        </w:r>
        <w:r w:rsidR="00701162">
          <w:rPr>
            <w:noProof/>
            <w:webHidden/>
          </w:rPr>
          <w:fldChar w:fldCharType="end"/>
        </w:r>
      </w:hyperlink>
    </w:p>
    <w:p w14:paraId="6003A7C1" w14:textId="084E715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0" w:history="1">
        <w:r w:rsidR="00701162" w:rsidRPr="00A8593A">
          <w:rPr>
            <w:rStyle w:val="Hyperlink"/>
            <w:noProof/>
            <w:lang w:bidi="en-US"/>
          </w:rPr>
          <w:t xml:space="preserve"> Obrázok 3.16: LI postupnosti hemodynamických parametrov.</w:t>
        </w:r>
        <w:r w:rsidR="00701162">
          <w:rPr>
            <w:noProof/>
            <w:webHidden/>
          </w:rPr>
          <w:tab/>
        </w:r>
        <w:r w:rsidR="00701162">
          <w:rPr>
            <w:noProof/>
            <w:webHidden/>
          </w:rPr>
          <w:fldChar w:fldCharType="begin"/>
        </w:r>
        <w:r w:rsidR="00701162">
          <w:rPr>
            <w:noProof/>
            <w:webHidden/>
          </w:rPr>
          <w:instrText xml:space="preserve"> PAGEREF _Toc516835690 \h </w:instrText>
        </w:r>
        <w:r w:rsidR="00701162">
          <w:rPr>
            <w:noProof/>
            <w:webHidden/>
          </w:rPr>
        </w:r>
        <w:r w:rsidR="00701162">
          <w:rPr>
            <w:noProof/>
            <w:webHidden/>
          </w:rPr>
          <w:fldChar w:fldCharType="separate"/>
        </w:r>
        <w:r w:rsidR="00701162">
          <w:rPr>
            <w:noProof/>
            <w:webHidden/>
          </w:rPr>
          <w:t>67</w:t>
        </w:r>
        <w:r w:rsidR="00701162">
          <w:rPr>
            <w:noProof/>
            <w:webHidden/>
          </w:rPr>
          <w:fldChar w:fldCharType="end"/>
        </w:r>
      </w:hyperlink>
    </w:p>
    <w:p w14:paraId="07476EEF" w14:textId="445ECAFB"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1" w:history="1">
        <w:r w:rsidR="00701162" w:rsidRPr="00A8593A">
          <w:rPr>
            <w:rStyle w:val="Hyperlink"/>
            <w:noProof/>
            <w:lang w:bidi="en-US"/>
          </w:rPr>
          <w:t xml:space="preserve"> Obrázok 3.17: Polárne diagramy znázorňujú odozvu kardiovaskulárnych parametrov na hlboké dýchanie s periodou 10 sekund .</w:t>
        </w:r>
        <w:r w:rsidR="00701162">
          <w:rPr>
            <w:noProof/>
            <w:webHidden/>
          </w:rPr>
          <w:tab/>
        </w:r>
        <w:r w:rsidR="00701162">
          <w:rPr>
            <w:noProof/>
            <w:webHidden/>
          </w:rPr>
          <w:fldChar w:fldCharType="begin"/>
        </w:r>
        <w:r w:rsidR="00701162">
          <w:rPr>
            <w:noProof/>
            <w:webHidden/>
          </w:rPr>
          <w:instrText xml:space="preserve"> PAGEREF _Toc516835691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5A7775CE"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2" w:history="1">
        <w:r w:rsidR="00701162" w:rsidRPr="00A8593A">
          <w:rPr>
            <w:rStyle w:val="Hyperlink"/>
            <w:noProof/>
            <w:lang w:bidi="en-US"/>
          </w:rPr>
          <w:t>Obrázok 3.18: SV z impedancie krku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2 \h </w:instrText>
        </w:r>
        <w:r w:rsidR="00701162">
          <w:rPr>
            <w:noProof/>
            <w:webHidden/>
          </w:rPr>
        </w:r>
        <w:r w:rsidR="00701162">
          <w:rPr>
            <w:noProof/>
            <w:webHidden/>
          </w:rPr>
          <w:fldChar w:fldCharType="separate"/>
        </w:r>
        <w:r w:rsidR="00701162">
          <w:rPr>
            <w:noProof/>
            <w:webHidden/>
          </w:rPr>
          <w:t>82</w:t>
        </w:r>
        <w:r w:rsidR="00701162">
          <w:rPr>
            <w:noProof/>
            <w:webHidden/>
          </w:rPr>
          <w:fldChar w:fldCharType="end"/>
        </w:r>
      </w:hyperlink>
    </w:p>
    <w:p w14:paraId="33EF3568"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3" w:history="1">
        <w:r w:rsidR="00701162" w:rsidRPr="00A8593A">
          <w:rPr>
            <w:rStyle w:val="Hyperlink"/>
            <w:noProof/>
            <w:lang w:bidi="en-US"/>
          </w:rPr>
          <w:t>Obrázok 3.19. Výpočet SV z impedancie hrudníka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3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7AE09AE3"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4" w:history="1">
        <w:r w:rsidR="00701162" w:rsidRPr="00A8593A">
          <w:rPr>
            <w:rStyle w:val="Hyperlink"/>
            <w:noProof/>
            <w:lang w:bidi="en-US"/>
          </w:rPr>
          <w:t>Obrázok 3.20: Bland Altmanova analýza zhody medzi meraním SV z impedancie krku podľa rovnice (46) a echokardiografiou.</w:t>
        </w:r>
        <w:r w:rsidR="00701162">
          <w:rPr>
            <w:noProof/>
            <w:webHidden/>
          </w:rPr>
          <w:tab/>
        </w:r>
        <w:r w:rsidR="00701162">
          <w:rPr>
            <w:noProof/>
            <w:webHidden/>
          </w:rPr>
          <w:fldChar w:fldCharType="begin"/>
        </w:r>
        <w:r w:rsidR="00701162">
          <w:rPr>
            <w:noProof/>
            <w:webHidden/>
          </w:rPr>
          <w:instrText xml:space="preserve"> PAGEREF _Toc516835694 \h </w:instrText>
        </w:r>
        <w:r w:rsidR="00701162">
          <w:rPr>
            <w:noProof/>
            <w:webHidden/>
          </w:rPr>
        </w:r>
        <w:r w:rsidR="00701162">
          <w:rPr>
            <w:noProof/>
            <w:webHidden/>
          </w:rPr>
          <w:fldChar w:fldCharType="separate"/>
        </w:r>
        <w:r w:rsidR="00701162">
          <w:rPr>
            <w:noProof/>
            <w:webHidden/>
          </w:rPr>
          <w:t>84</w:t>
        </w:r>
        <w:r w:rsidR="00701162">
          <w:rPr>
            <w:noProof/>
            <w:webHidden/>
          </w:rPr>
          <w:fldChar w:fldCharType="end"/>
        </w:r>
      </w:hyperlink>
    </w:p>
    <w:p w14:paraId="15A2FAF1"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5" w:history="1">
        <w:r w:rsidR="00701162" w:rsidRPr="00A8593A">
          <w:rPr>
            <w:rStyle w:val="Hyperlink"/>
            <w:noProof/>
            <w:lang w:bidi="en-US"/>
          </w:rPr>
          <w:t>Obrázok 3.21: Bland Altmanova analýza zhody medzi meraním SV z impedancie hrudníka podľa rovnice (46) a echokardiografiou.</w:t>
        </w:r>
        <w:r w:rsidR="00701162">
          <w:rPr>
            <w:noProof/>
            <w:webHidden/>
          </w:rPr>
          <w:tab/>
        </w:r>
        <w:r w:rsidR="00701162">
          <w:rPr>
            <w:noProof/>
            <w:webHidden/>
          </w:rPr>
          <w:fldChar w:fldCharType="begin"/>
        </w:r>
        <w:r w:rsidR="00701162">
          <w:rPr>
            <w:noProof/>
            <w:webHidden/>
          </w:rPr>
          <w:instrText xml:space="preserve"> PAGEREF _Toc516835695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2881A86C"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6" w:history="1">
        <w:r w:rsidR="00701162" w:rsidRPr="00A8593A">
          <w:rPr>
            <w:rStyle w:val="Hyperlink"/>
            <w:noProof/>
            <w:lang w:bidi="en-US"/>
          </w:rPr>
          <w:t>Obrázok 3.22: Relatívne zmeny SV subjektu 53 pri záťaži.</w:t>
        </w:r>
        <w:r w:rsidR="00701162">
          <w:rPr>
            <w:noProof/>
            <w:webHidden/>
          </w:rPr>
          <w:tab/>
        </w:r>
        <w:r w:rsidR="00701162">
          <w:rPr>
            <w:noProof/>
            <w:webHidden/>
          </w:rPr>
          <w:fldChar w:fldCharType="begin"/>
        </w:r>
        <w:r w:rsidR="00701162">
          <w:rPr>
            <w:noProof/>
            <w:webHidden/>
          </w:rPr>
          <w:instrText xml:space="preserve"> PAGEREF _Toc516835696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11270BE8"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7" w:history="1">
        <w:r w:rsidR="00701162" w:rsidRPr="00A8593A">
          <w:rPr>
            <w:rStyle w:val="Hyperlink"/>
            <w:noProof/>
            <w:lang w:bidi="en-US"/>
          </w:rPr>
          <w:t>Obrázok 3.23: Relatívne zmeny SV subjektu 49 pri záťaži.</w:t>
        </w:r>
        <w:r w:rsidR="00701162">
          <w:rPr>
            <w:noProof/>
            <w:webHidden/>
          </w:rPr>
          <w:tab/>
        </w:r>
        <w:r w:rsidR="00701162">
          <w:rPr>
            <w:noProof/>
            <w:webHidden/>
          </w:rPr>
          <w:fldChar w:fldCharType="begin"/>
        </w:r>
        <w:r w:rsidR="00701162">
          <w:rPr>
            <w:noProof/>
            <w:webHidden/>
          </w:rPr>
          <w:instrText xml:space="preserve"> PAGEREF _Toc516835697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Heading1"/>
        <w:numPr>
          <w:ilvl w:val="0"/>
          <w:numId w:val="0"/>
        </w:numPr>
        <w:ind w:left="432" w:hanging="432"/>
      </w:pPr>
      <w:bookmarkStart w:id="19" w:name="_Toc516835602"/>
      <w:r w:rsidRPr="00630043">
        <w:lastRenderedPageBreak/>
        <w:t>ZOZNAM TABULIEK</w:t>
      </w:r>
      <w:bookmarkEnd w:id="19"/>
    </w:p>
    <w:p w14:paraId="77826612" w14:textId="77777777" w:rsidR="00BD7167" w:rsidRPr="00630043" w:rsidRDefault="00BD7167" w:rsidP="00BD7167"/>
    <w:p w14:paraId="5EDD1496" w14:textId="77777777" w:rsidR="00701162" w:rsidRDefault="00BD7167">
      <w:pPr>
        <w:pStyle w:val="TableofFigures"/>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link"/>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699" w:history="1">
        <w:r w:rsidR="00701162" w:rsidRPr="00C929AF">
          <w:rPr>
            <w:rStyle w:val="Hyperlink"/>
            <w:noProof/>
            <w:lang w:bidi="en-US"/>
          </w:rPr>
          <w:t>Tabuľka 2: Charakteristiky meraných dobrovoľníkov.</w:t>
        </w:r>
        <w:r w:rsidR="00701162">
          <w:rPr>
            <w:noProof/>
            <w:webHidden/>
          </w:rPr>
          <w:tab/>
        </w:r>
        <w:r w:rsidR="00701162">
          <w:rPr>
            <w:noProof/>
            <w:webHidden/>
          </w:rPr>
          <w:fldChar w:fldCharType="begin"/>
        </w:r>
        <w:r w:rsidR="00701162">
          <w:rPr>
            <w:noProof/>
            <w:webHidden/>
          </w:rPr>
          <w:instrText xml:space="preserve"> PAGEREF _Toc516835699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5615D729"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0" w:history="1">
        <w:r w:rsidR="00701162" w:rsidRPr="00C929AF">
          <w:rPr>
            <w:rStyle w:val="Hyperlink"/>
            <w:noProof/>
            <w:lang w:bidi="en-US"/>
          </w:rPr>
          <w:t>Tabuľka 3: Tabuľka pásmových filtrov so spodnými a hornými hraničnými frekvenciami.</w:t>
        </w:r>
        <w:r w:rsidR="00701162">
          <w:rPr>
            <w:noProof/>
            <w:webHidden/>
          </w:rPr>
          <w:tab/>
        </w:r>
        <w:r w:rsidR="00701162">
          <w:rPr>
            <w:noProof/>
            <w:webHidden/>
          </w:rPr>
          <w:fldChar w:fldCharType="begin"/>
        </w:r>
        <w:r w:rsidR="00701162">
          <w:rPr>
            <w:noProof/>
            <w:webHidden/>
          </w:rPr>
          <w:instrText xml:space="preserve"> PAGEREF _Toc516835700 \h </w:instrText>
        </w:r>
        <w:r w:rsidR="00701162">
          <w:rPr>
            <w:noProof/>
            <w:webHidden/>
          </w:rPr>
        </w:r>
        <w:r w:rsidR="00701162">
          <w:rPr>
            <w:noProof/>
            <w:webHidden/>
          </w:rPr>
          <w:fldChar w:fldCharType="separate"/>
        </w:r>
        <w:r w:rsidR="00701162">
          <w:rPr>
            <w:noProof/>
            <w:webHidden/>
          </w:rPr>
          <w:t>44</w:t>
        </w:r>
        <w:r w:rsidR="00701162">
          <w:rPr>
            <w:noProof/>
            <w:webHidden/>
          </w:rPr>
          <w:fldChar w:fldCharType="end"/>
        </w:r>
      </w:hyperlink>
    </w:p>
    <w:p w14:paraId="1EEC219A"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1" w:history="1">
        <w:r w:rsidR="00701162" w:rsidRPr="00C929AF">
          <w:rPr>
            <w:rStyle w:val="Hyperlink"/>
            <w:noProof/>
            <w:lang w:bidi="en-US"/>
          </w:rPr>
          <w:t>Tabuľka 4: Stupne rozkladu DWT a im prislúchajúce frekvenčné pásma.</w:t>
        </w:r>
        <w:r w:rsidR="00701162">
          <w:rPr>
            <w:noProof/>
            <w:webHidden/>
          </w:rPr>
          <w:tab/>
        </w:r>
        <w:r w:rsidR="00701162">
          <w:rPr>
            <w:noProof/>
            <w:webHidden/>
          </w:rPr>
          <w:fldChar w:fldCharType="begin"/>
        </w:r>
        <w:r w:rsidR="00701162">
          <w:rPr>
            <w:noProof/>
            <w:webHidden/>
          </w:rPr>
          <w:instrText xml:space="preserve"> PAGEREF _Toc516835701 \h </w:instrText>
        </w:r>
        <w:r w:rsidR="00701162">
          <w:rPr>
            <w:noProof/>
            <w:webHidden/>
          </w:rPr>
        </w:r>
        <w:r w:rsidR="00701162">
          <w:rPr>
            <w:noProof/>
            <w:webHidden/>
          </w:rPr>
          <w:fldChar w:fldCharType="separate"/>
        </w:r>
        <w:r w:rsidR="00701162">
          <w:rPr>
            <w:noProof/>
            <w:webHidden/>
          </w:rPr>
          <w:t>45</w:t>
        </w:r>
        <w:r w:rsidR="00701162">
          <w:rPr>
            <w:noProof/>
            <w:webHidden/>
          </w:rPr>
          <w:fldChar w:fldCharType="end"/>
        </w:r>
      </w:hyperlink>
    </w:p>
    <w:p w14:paraId="63D1E563"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2" w:history="1">
        <w:r w:rsidR="00701162" w:rsidRPr="00C929AF">
          <w:rPr>
            <w:rStyle w:val="Hyperlink"/>
            <w:noProof/>
            <w:lang w:bidi="en-US"/>
          </w:rPr>
          <w:t>Tabuľka 5: Tabuľka filtrov DWT s najnižším (pravý stĺpec) a najvyšším (prvý riadok) stupňom rozkladu.</w:t>
        </w:r>
        <w:r w:rsidR="00701162">
          <w:rPr>
            <w:noProof/>
            <w:webHidden/>
          </w:rPr>
          <w:tab/>
        </w:r>
        <w:r w:rsidR="00701162">
          <w:rPr>
            <w:noProof/>
            <w:webHidden/>
          </w:rPr>
          <w:fldChar w:fldCharType="begin"/>
        </w:r>
        <w:r w:rsidR="00701162">
          <w:rPr>
            <w:noProof/>
            <w:webHidden/>
          </w:rPr>
          <w:instrText xml:space="preserve"> PAGEREF _Toc516835702 \h </w:instrText>
        </w:r>
        <w:r w:rsidR="00701162">
          <w:rPr>
            <w:noProof/>
            <w:webHidden/>
          </w:rPr>
        </w:r>
        <w:r w:rsidR="00701162">
          <w:rPr>
            <w:noProof/>
            <w:webHidden/>
          </w:rPr>
          <w:fldChar w:fldCharType="separate"/>
        </w:r>
        <w:r w:rsidR="00701162">
          <w:rPr>
            <w:noProof/>
            <w:webHidden/>
          </w:rPr>
          <w:t>46</w:t>
        </w:r>
        <w:r w:rsidR="00701162">
          <w:rPr>
            <w:noProof/>
            <w:webHidden/>
          </w:rPr>
          <w:fldChar w:fldCharType="end"/>
        </w:r>
      </w:hyperlink>
    </w:p>
    <w:p w14:paraId="0659FC02"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3" w:history="1">
        <w:r w:rsidR="00701162" w:rsidRPr="00C929AF">
          <w:rPr>
            <w:rStyle w:val="Hyperlink"/>
            <w:noProof/>
            <w:lang w:bidi="en-US"/>
          </w:rPr>
          <w:t>Tabuľka 6: Maxima korelácií medzi respiráciou a S1 po filtrácií rôznymi pásmovými filtrami</w:t>
        </w:r>
        <w:r w:rsidR="00701162">
          <w:rPr>
            <w:noProof/>
            <w:webHidden/>
          </w:rPr>
          <w:tab/>
        </w:r>
        <w:r w:rsidR="00701162">
          <w:rPr>
            <w:noProof/>
            <w:webHidden/>
          </w:rPr>
          <w:fldChar w:fldCharType="begin"/>
        </w:r>
        <w:r w:rsidR="00701162">
          <w:rPr>
            <w:noProof/>
            <w:webHidden/>
          </w:rPr>
          <w:instrText xml:space="preserve"> PAGEREF _Toc516835703 \h </w:instrText>
        </w:r>
        <w:r w:rsidR="00701162">
          <w:rPr>
            <w:noProof/>
            <w:webHidden/>
          </w:rPr>
        </w:r>
        <w:r w:rsidR="00701162">
          <w:rPr>
            <w:noProof/>
            <w:webHidden/>
          </w:rPr>
          <w:fldChar w:fldCharType="separate"/>
        </w:r>
        <w:r w:rsidR="00701162">
          <w:rPr>
            <w:noProof/>
            <w:webHidden/>
          </w:rPr>
          <w:t>50</w:t>
        </w:r>
        <w:r w:rsidR="00701162">
          <w:rPr>
            <w:noProof/>
            <w:webHidden/>
          </w:rPr>
          <w:fldChar w:fldCharType="end"/>
        </w:r>
      </w:hyperlink>
    </w:p>
    <w:p w14:paraId="45258190"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4" w:history="1">
        <w:r w:rsidR="00701162" w:rsidRPr="00C929AF">
          <w:rPr>
            <w:rStyle w:val="Hyperlink"/>
            <w:noProof/>
            <w:lang w:bidi="en-US"/>
          </w:rPr>
          <w:t>Tabuľka 7: Mediány korelácií medzi R-S1 krivkou a respiráciou 30 dobrovoľníkov</w:t>
        </w:r>
        <w:r w:rsidR="00701162">
          <w:rPr>
            <w:noProof/>
            <w:webHidden/>
          </w:rPr>
          <w:tab/>
        </w:r>
        <w:r w:rsidR="00701162">
          <w:rPr>
            <w:noProof/>
            <w:webHidden/>
          </w:rPr>
          <w:fldChar w:fldCharType="begin"/>
        </w:r>
        <w:r w:rsidR="00701162">
          <w:rPr>
            <w:noProof/>
            <w:webHidden/>
          </w:rPr>
          <w:instrText xml:space="preserve"> PAGEREF _Toc516835704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4AE84AED"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5" w:history="1">
        <w:r w:rsidR="00701162" w:rsidRPr="00C929AF">
          <w:rPr>
            <w:rStyle w:val="Hyperlink"/>
            <w:noProof/>
            <w:lang w:bidi="en-US"/>
          </w:rPr>
          <w:t>Tabuľka 8: Popisná štatistika hodnot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5 \h </w:instrText>
        </w:r>
        <w:r w:rsidR="00701162">
          <w:rPr>
            <w:noProof/>
            <w:webHidden/>
          </w:rPr>
        </w:r>
        <w:r w:rsidR="00701162">
          <w:rPr>
            <w:noProof/>
            <w:webHidden/>
          </w:rPr>
          <w:fldChar w:fldCharType="separate"/>
        </w:r>
        <w:r w:rsidR="00701162">
          <w:rPr>
            <w:noProof/>
            <w:webHidden/>
          </w:rPr>
          <w:t>59</w:t>
        </w:r>
        <w:r w:rsidR="00701162">
          <w:rPr>
            <w:noProof/>
            <w:webHidden/>
          </w:rPr>
          <w:fldChar w:fldCharType="end"/>
        </w:r>
      </w:hyperlink>
    </w:p>
    <w:p w14:paraId="4C8F493A"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6" w:history="1">
        <w:r w:rsidR="00701162" w:rsidRPr="00C929AF">
          <w:rPr>
            <w:rStyle w:val="Hyperlink"/>
            <w:noProof/>
            <w:lang w:bidi="en-US"/>
          </w:rPr>
          <w:t>Tabuľka 9: Popisná štatistika výchylk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6 \h </w:instrText>
        </w:r>
        <w:r w:rsidR="00701162">
          <w:rPr>
            <w:noProof/>
            <w:webHidden/>
          </w:rPr>
        </w:r>
        <w:r w:rsidR="00701162">
          <w:rPr>
            <w:noProof/>
            <w:webHidden/>
          </w:rPr>
          <w:fldChar w:fldCharType="separate"/>
        </w:r>
        <w:r w:rsidR="00701162">
          <w:rPr>
            <w:noProof/>
            <w:webHidden/>
          </w:rPr>
          <w:t>60</w:t>
        </w:r>
        <w:r w:rsidR="00701162">
          <w:rPr>
            <w:noProof/>
            <w:webHidden/>
          </w:rPr>
          <w:fldChar w:fldCharType="end"/>
        </w:r>
      </w:hyperlink>
    </w:p>
    <w:p w14:paraId="2FF91BD3"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7" w:history="1">
        <w:r w:rsidR="00701162" w:rsidRPr="00C929AF">
          <w:rPr>
            <w:rStyle w:val="Hyperlink"/>
            <w:noProof/>
            <w:lang w:bidi="en-US"/>
          </w:rPr>
          <w:t>Tabuľka 10: Popisná štatistika hodnoty parametrov počas hlbokého dýchania pre 30 dobrovoľníkov.</w:t>
        </w:r>
        <w:r w:rsidR="00701162">
          <w:rPr>
            <w:noProof/>
            <w:webHidden/>
          </w:rPr>
          <w:tab/>
        </w:r>
        <w:r w:rsidR="00701162">
          <w:rPr>
            <w:noProof/>
            <w:webHidden/>
          </w:rPr>
          <w:fldChar w:fldCharType="begin"/>
        </w:r>
        <w:r w:rsidR="00701162">
          <w:rPr>
            <w:noProof/>
            <w:webHidden/>
          </w:rPr>
          <w:instrText xml:space="preserve"> PAGEREF _Toc516835707 \h </w:instrText>
        </w:r>
        <w:r w:rsidR="00701162">
          <w:rPr>
            <w:noProof/>
            <w:webHidden/>
          </w:rPr>
        </w:r>
        <w:r w:rsidR="00701162">
          <w:rPr>
            <w:noProof/>
            <w:webHidden/>
          </w:rPr>
          <w:fldChar w:fldCharType="separate"/>
        </w:r>
        <w:r w:rsidR="00701162">
          <w:rPr>
            <w:noProof/>
            <w:webHidden/>
          </w:rPr>
          <w:t>62</w:t>
        </w:r>
        <w:r w:rsidR="00701162">
          <w:rPr>
            <w:noProof/>
            <w:webHidden/>
          </w:rPr>
          <w:fldChar w:fldCharType="end"/>
        </w:r>
      </w:hyperlink>
    </w:p>
    <w:p w14:paraId="02AD3AC2"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8" w:history="1">
        <w:r w:rsidR="00701162" w:rsidRPr="00C929AF">
          <w:rPr>
            <w:rStyle w:val="Hyperlink"/>
            <w:noProof/>
            <w:lang w:bidi="en-US"/>
          </w:rPr>
          <w:t>Tabuľka 11: Popisná štatistika výchylky parametrov počas spontánneho dýchania pre 30 dobrovoľníkov.</w:t>
        </w:r>
        <w:r w:rsidR="00701162">
          <w:rPr>
            <w:noProof/>
            <w:webHidden/>
          </w:rPr>
          <w:tab/>
        </w:r>
        <w:r w:rsidR="00701162">
          <w:rPr>
            <w:noProof/>
            <w:webHidden/>
          </w:rPr>
          <w:fldChar w:fldCharType="begin"/>
        </w:r>
        <w:r w:rsidR="00701162">
          <w:rPr>
            <w:noProof/>
            <w:webHidden/>
          </w:rPr>
          <w:instrText xml:space="preserve"> PAGEREF _Toc516835708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4AB3D46E"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09" w:history="1">
        <w:r w:rsidR="00701162" w:rsidRPr="00C929AF">
          <w:rPr>
            <w:rStyle w:val="Hyperlink"/>
            <w:noProof/>
            <w:lang w:bidi="en-US"/>
          </w:rPr>
          <w:t>Tabuľka 12: Porovnanie hodnota bioimpedančných parametov z literatúry a tejto práce.</w:t>
        </w:r>
        <w:r w:rsidR="00701162">
          <w:rPr>
            <w:noProof/>
            <w:webHidden/>
          </w:rPr>
          <w:tab/>
        </w:r>
        <w:r w:rsidR="00701162">
          <w:rPr>
            <w:noProof/>
            <w:webHidden/>
          </w:rPr>
          <w:fldChar w:fldCharType="begin"/>
        </w:r>
        <w:r w:rsidR="00701162">
          <w:rPr>
            <w:noProof/>
            <w:webHidden/>
          </w:rPr>
          <w:instrText xml:space="preserve"> PAGEREF _Toc516835709 \h </w:instrText>
        </w:r>
        <w:r w:rsidR="00701162">
          <w:rPr>
            <w:noProof/>
            <w:webHidden/>
          </w:rPr>
        </w:r>
        <w:r w:rsidR="00701162">
          <w:rPr>
            <w:noProof/>
            <w:webHidden/>
          </w:rPr>
          <w:fldChar w:fldCharType="separate"/>
        </w:r>
        <w:r w:rsidR="00701162">
          <w:rPr>
            <w:noProof/>
            <w:webHidden/>
          </w:rPr>
          <w:t>64</w:t>
        </w:r>
        <w:r w:rsidR="00701162">
          <w:rPr>
            <w:noProof/>
            <w:webHidden/>
          </w:rPr>
          <w:fldChar w:fldCharType="end"/>
        </w:r>
      </w:hyperlink>
    </w:p>
    <w:p w14:paraId="6FE96364"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10" w:history="1">
        <w:r w:rsidR="00701162" w:rsidRPr="00C929AF">
          <w:rPr>
            <w:rStyle w:val="Hyperlink"/>
            <w:noProof/>
            <w:lang w:bidi="en-US"/>
          </w:rPr>
          <w:t xml:space="preserve">Tabuľka 13: </w:t>
        </w:r>
        <w:r w:rsidR="00701162" w:rsidRPr="00C929AF">
          <w:rPr>
            <w:rStyle w:val="Hyperlink"/>
            <w:noProof/>
            <w:highlight w:val="yellow"/>
            <w:lang w:bidi="en-US"/>
          </w:rPr>
          <w:t>Sila väzba</w:t>
        </w:r>
        <w:r w:rsidR="00701162" w:rsidRPr="00C929AF">
          <w:rPr>
            <w:rStyle w:val="Hyperlink"/>
            <w:noProof/>
            <w:lang w:bidi="en-US"/>
          </w:rPr>
          <w:t xml:space="preserve"> (C) parametrov na dýchanie a ich oneskorenie reakcie (PS) na dýchanie.</w:t>
        </w:r>
        <w:r w:rsidR="00701162">
          <w:rPr>
            <w:noProof/>
            <w:webHidden/>
          </w:rPr>
          <w:tab/>
        </w:r>
        <w:r w:rsidR="00701162">
          <w:rPr>
            <w:noProof/>
            <w:webHidden/>
          </w:rPr>
          <w:fldChar w:fldCharType="begin"/>
        </w:r>
        <w:r w:rsidR="00701162">
          <w:rPr>
            <w:noProof/>
            <w:webHidden/>
          </w:rPr>
          <w:instrText xml:space="preserve"> PAGEREF _Toc516835710 \h </w:instrText>
        </w:r>
        <w:r w:rsidR="00701162">
          <w:rPr>
            <w:noProof/>
            <w:webHidden/>
          </w:rPr>
        </w:r>
        <w:r w:rsidR="00701162">
          <w:rPr>
            <w:noProof/>
            <w:webHidden/>
          </w:rPr>
          <w:fldChar w:fldCharType="separate"/>
        </w:r>
        <w:r w:rsidR="00701162">
          <w:rPr>
            <w:noProof/>
            <w:webHidden/>
          </w:rPr>
          <w:t>70</w:t>
        </w:r>
        <w:r w:rsidR="00701162">
          <w:rPr>
            <w:noProof/>
            <w:webHidden/>
          </w:rPr>
          <w:fldChar w:fldCharType="end"/>
        </w:r>
      </w:hyperlink>
    </w:p>
    <w:p w14:paraId="6796E597"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11" w:history="1">
        <w:r w:rsidR="00701162" w:rsidRPr="00C929AF">
          <w:rPr>
            <w:rStyle w:val="Hyperlink"/>
            <w:noProof/>
            <w:lang w:bidi="en-US"/>
          </w:rPr>
          <w:t>Tabuľka 14: Priemerné hodnoty a výchylky hemodynamických parametrov</w:t>
        </w:r>
        <w:r w:rsidR="00701162">
          <w:rPr>
            <w:noProof/>
            <w:webHidden/>
          </w:rPr>
          <w:tab/>
        </w:r>
        <w:r w:rsidR="00701162">
          <w:rPr>
            <w:noProof/>
            <w:webHidden/>
          </w:rPr>
          <w:fldChar w:fldCharType="begin"/>
        </w:r>
        <w:r w:rsidR="00701162">
          <w:rPr>
            <w:noProof/>
            <w:webHidden/>
          </w:rPr>
          <w:instrText xml:space="preserve"> PAGEREF _Toc516835711 \h </w:instrText>
        </w:r>
        <w:r w:rsidR="00701162">
          <w:rPr>
            <w:noProof/>
            <w:webHidden/>
          </w:rPr>
        </w:r>
        <w:r w:rsidR="00701162">
          <w:rPr>
            <w:noProof/>
            <w:webHidden/>
          </w:rPr>
          <w:fldChar w:fldCharType="separate"/>
        </w:r>
        <w:r w:rsidR="00701162">
          <w:rPr>
            <w:noProof/>
            <w:webHidden/>
          </w:rPr>
          <w:t>73</w:t>
        </w:r>
        <w:r w:rsidR="00701162">
          <w:rPr>
            <w:noProof/>
            <w:webHidden/>
          </w:rPr>
          <w:fldChar w:fldCharType="end"/>
        </w:r>
      </w:hyperlink>
    </w:p>
    <w:p w14:paraId="22F2D236" w14:textId="77777777" w:rsidR="00701162" w:rsidRDefault="002F3255">
      <w:pPr>
        <w:pStyle w:val="TableofFigures"/>
        <w:tabs>
          <w:tab w:val="right" w:leader="dot" w:pos="8494"/>
        </w:tabs>
        <w:rPr>
          <w:rFonts w:eastAsiaTheme="minorEastAsia" w:cstheme="minorBidi"/>
          <w:smallCaps w:val="0"/>
          <w:noProof/>
          <w:sz w:val="22"/>
          <w:szCs w:val="22"/>
          <w:lang w:val="cs-CZ"/>
        </w:rPr>
      </w:pPr>
      <w:hyperlink w:anchor="_Toc516835712" w:history="1">
        <w:r w:rsidR="00701162" w:rsidRPr="00C929AF">
          <w:rPr>
            <w:rStyle w:val="Hyperlink"/>
            <w:noProof/>
            <w:lang w:bidi="en-US"/>
          </w:rPr>
          <w:t>Tabuľka 15: Charakteristiky meraných ľudí po transplantácii srdca.</w:t>
        </w:r>
        <w:r w:rsidR="00701162">
          <w:rPr>
            <w:noProof/>
            <w:webHidden/>
          </w:rPr>
          <w:tab/>
        </w:r>
        <w:r w:rsidR="00701162">
          <w:rPr>
            <w:noProof/>
            <w:webHidden/>
          </w:rPr>
          <w:fldChar w:fldCharType="begin"/>
        </w:r>
        <w:r w:rsidR="00701162">
          <w:rPr>
            <w:noProof/>
            <w:webHidden/>
          </w:rPr>
          <w:instrText xml:space="preserve"> PAGEREF _Toc516835712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144A1F28" w14:textId="77777777" w:rsidR="00BD7167" w:rsidRPr="00630043" w:rsidRDefault="00BD7167" w:rsidP="00BD7167">
      <w:pPr>
        <w:sectPr w:rsidR="00BD7167" w:rsidRPr="00630043" w:rsidSect="00BD7167">
          <w:headerReference w:type="default" r:id="rId9"/>
          <w:footerReference w:type="default" r:id="rId10"/>
          <w:headerReference w:type="first" r:id="rId11"/>
          <w:footerReference w:type="first" r:id="rId12"/>
          <w:pgSz w:w="11907" w:h="16840" w:code="9"/>
          <w:pgMar w:top="1418" w:right="1418" w:bottom="1418" w:left="1985" w:header="737" w:footer="737" w:gutter="0"/>
          <w:pgNumType w:fmt="upperRoman" w:start="1"/>
          <w:cols w:space="708"/>
          <w:noEndnote/>
          <w:titlePg/>
        </w:sectPr>
      </w:pPr>
      <w:r w:rsidRPr="00B66FCC">
        <w:fldChar w:fldCharType="end"/>
      </w:r>
    </w:p>
    <w:p w14:paraId="7A99FC0C" w14:textId="77777777" w:rsidR="00BD7167" w:rsidRPr="00630043" w:rsidRDefault="00BD7167" w:rsidP="00BD7167">
      <w:pPr>
        <w:pStyle w:val="Heading1"/>
        <w:numPr>
          <w:ilvl w:val="0"/>
          <w:numId w:val="0"/>
        </w:numPr>
        <w:tabs>
          <w:tab w:val="num" w:pos="1070"/>
        </w:tabs>
        <w:ind w:left="432" w:hanging="432"/>
      </w:pPr>
      <w:bookmarkStart w:id="20" w:name="_Toc516835603"/>
      <w:r w:rsidRPr="00630043">
        <w:lastRenderedPageBreak/>
        <w:t>Úvod</w:t>
      </w:r>
      <w:bookmarkEnd w:id="5"/>
      <w:bookmarkEnd w:id="20"/>
    </w:p>
    <w:p w14:paraId="0067533F" w14:textId="357C6768"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rdcovým sťahom.</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47BC4649"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nepresnosť má dva hlavné zdroje. Prvým je o</w:t>
      </w:r>
      <w:r w:rsidR="00F56E44">
        <w:t>b</w:t>
      </w:r>
      <w:r w:rsidRPr="00630043">
        <w:t xml:space="preserve">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Druhým dôvodom je nejasný pôvodu bioimpedančného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70C6F23E"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Heading1"/>
        <w:numPr>
          <w:ilvl w:val="0"/>
          <w:numId w:val="26"/>
        </w:numPr>
        <w:spacing w:line="240" w:lineRule="auto"/>
      </w:pPr>
      <w:bookmarkStart w:id="21" w:name="_Toc516835604"/>
      <w:r w:rsidRPr="00630043">
        <w:lastRenderedPageBreak/>
        <w:t>Teoretická časť</w:t>
      </w:r>
      <w:bookmarkEnd w:id="21"/>
    </w:p>
    <w:p w14:paraId="3E1C9482" w14:textId="29910FB3" w:rsidR="00BD7167" w:rsidRPr="00630043"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w:t>
      </w:r>
      <w:r w:rsidR="00F56E44">
        <w:t xml:space="preserve"> pumpy vypudia približne 5l krvi</w:t>
      </w:r>
      <w:r w:rsidRPr="00630043">
        <w:t xml:space="preserve"> za minútu pre človeka vážiaceho 70kg v</w:t>
      </w:r>
      <w:r>
        <w:t> </w:t>
      </w:r>
      <w:r w:rsidRPr="00630043">
        <w:t>pokoji</w:t>
      </w:r>
      <w:r>
        <w:t xml:space="preserve"> </w:t>
      </w:r>
      <w:r w:rsidRPr="00FA362E">
        <w:t>(minútový objem – Cardiac Output – CO)</w:t>
      </w:r>
      <w:r w:rsidRPr="00630043">
        <w:t xml:space="preserve">. Tento objem sa ľahko môže zvýšiť až na 5-násobok počas fyzickej záťaž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97A0D99" w14:textId="77777777" w:rsidR="00BD7167" w:rsidRPr="00630043" w:rsidRDefault="00BD7167" w:rsidP="00BD7167">
      <w:pPr>
        <w:pStyle w:val="Caption"/>
        <w:rPr>
          <w:lang w:val="sk-SK"/>
        </w:rPr>
      </w:pPr>
    </w:p>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7DD6AD8D" w:rsidR="00BD7167" w:rsidRPr="00630043" w:rsidRDefault="00BD7167" w:rsidP="00BD7167">
      <w:r>
        <w:t>, kde HR pred</w:t>
      </w:r>
      <w:r w:rsidR="00F56E44">
        <w:t>s</w:t>
      </w:r>
      <w:r>
        <w:t xml:space="preserve">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r w:rsidRPr="00B66FCC">
        <w:rPr>
          <w:i/>
        </w:rPr>
        <w:t>Cardiac index</w:t>
      </w:r>
      <w:r w:rsidRPr="00630043">
        <w:rPr>
          <w:i/>
        </w:rPr>
        <w:t>. Vyjadruje</w:t>
      </w:r>
      <w:r w:rsidRPr="00630043">
        <w:t xml:space="preserve"> </w:t>
      </w:r>
      <w:r w:rsidR="009076DD">
        <w:t>srdcov</w:t>
      </w:r>
      <w:r w:rsidRPr="00630043">
        <w:t xml:space="preserve">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59B6D972"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xml:space="preserve">, tlak a objem.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Caption"/>
        <w:spacing w:before="120" w:after="0"/>
        <w:rPr>
          <w:vanish/>
          <w:color w:val="000000"/>
          <w:lang w:val="sk-SK"/>
          <w:specVanish/>
        </w:rPr>
      </w:pPr>
      <w:bookmarkStart w:id="22" w:name="_Ref510004507"/>
      <w:bookmarkStart w:id="23" w:name="_Toc513584971"/>
      <w:bookmarkStart w:id="24"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2"/>
      <w:r w:rsidRPr="00630043">
        <w:rPr>
          <w:lang w:val="sk-SK"/>
        </w:rPr>
        <w:t>: Komponenty obehovej sústavy.</w:t>
      </w:r>
      <w:bookmarkEnd w:id="23"/>
      <w:bookmarkEnd w:id="24"/>
      <w:r w:rsidRPr="00630043">
        <w:rPr>
          <w:lang w:val="sk-SK"/>
        </w:rPr>
        <w:t xml:space="preserve"> </w:t>
      </w:r>
    </w:p>
    <w:p w14:paraId="7DFBC2D5" w14:textId="5163FB4A" w:rsidR="00BD7167" w:rsidRPr="00630043" w:rsidRDefault="00BD7167" w:rsidP="00BD7167">
      <w:pPr>
        <w:spacing w:after="240"/>
        <w:jc w:val="center"/>
        <w:rPr>
          <w:color w:val="000000"/>
        </w:rPr>
      </w:pPr>
      <w:r w:rsidRPr="00630043">
        <w:rPr>
          <w:rFonts w:eastAsiaTheme="majorEastAsia" w:cstheme="majorBidi"/>
          <w:spacing w:val="10"/>
          <w:sz w:val="22"/>
          <w:szCs w:val="18"/>
          <w:lang w:eastAsia="en-US" w:bidi="en-US"/>
        </w:rPr>
        <w:t xml:space="preserve">Vzťah mechanických komponentov obehovej sústavy a elektrických komponentov náhradnej elektrickej sústavy </w:t>
      </w:r>
      <w:r w:rsidRPr="00B66FCC">
        <w:rPr>
          <w:rFonts w:eastAsiaTheme="majorEastAsia" w:cstheme="majorBidi"/>
          <w:spacing w:val="10"/>
          <w:sz w:val="22"/>
          <w:szCs w:val="18"/>
          <w:lang w:eastAsia="en-US" w:bidi="en-US"/>
        </w:rPr>
        <w:fldChar w:fldCharType="begin"/>
      </w:r>
      <w:r w:rsidR="00284C6A">
        <w:rPr>
          <w:rFonts w:eastAsiaTheme="majorEastAsia" w:cstheme="majorBidi"/>
          <w:spacing w:val="10"/>
          <w:sz w:val="22"/>
          <w:szCs w:val="18"/>
          <w:lang w:eastAsia="en-US" w:bidi="en-US"/>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rFonts w:eastAsiaTheme="majorEastAsia" w:cstheme="majorBidi"/>
          <w:spacing w:val="10"/>
          <w:sz w:val="22"/>
          <w:szCs w:val="18"/>
          <w:lang w:eastAsia="en-US" w:bidi="en-US"/>
        </w:rPr>
        <w:fldChar w:fldCharType="separate"/>
      </w:r>
      <w:r>
        <w:rPr>
          <w:rFonts w:eastAsiaTheme="majorEastAsia" w:cstheme="majorBidi"/>
          <w:noProof/>
          <w:spacing w:val="10"/>
          <w:sz w:val="22"/>
          <w:szCs w:val="18"/>
          <w:lang w:eastAsia="en-US" w:bidi="en-US"/>
        </w:rPr>
        <w:t>[10]</w:t>
      </w:r>
      <w:r w:rsidRPr="00B66FCC">
        <w:rPr>
          <w:rFonts w:eastAsiaTheme="majorEastAsia" w:cstheme="majorBidi"/>
          <w:spacing w:val="10"/>
          <w:sz w:val="22"/>
          <w:szCs w:val="18"/>
          <w:lang w:eastAsia="en-US" w:bidi="en-US"/>
        </w:rPr>
        <w:fldChar w:fldCharType="end"/>
      </w:r>
      <w:r w:rsidRPr="00630043">
        <w:rPr>
          <w:color w:val="000000"/>
        </w:rPr>
        <w:t>.</w:t>
      </w:r>
    </w:p>
    <w:p w14:paraId="3E6E61AF" w14:textId="1A0D345B" w:rsidR="00BD7167" w:rsidRPr="00630043" w:rsidRDefault="00BD7167" w:rsidP="00BD7167">
      <w:pPr>
        <w:rPr>
          <w:color w:val="000000"/>
        </w:rPr>
      </w:pPr>
      <w:r w:rsidRPr="00630043">
        <w:rPr>
          <w:color w:val="000000"/>
        </w:rPr>
        <w:t xml:space="preserve">Tok krvi v artériách je charakterizovaný troma základnými hemodynamickými parametrami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Heading2"/>
      </w:pPr>
      <w:bookmarkStart w:id="25" w:name="_Toc516835605"/>
      <w:r w:rsidRPr="00630043">
        <w:t>Kardiovaskulárne parametre</w:t>
      </w:r>
      <w:bookmarkEnd w:id="25"/>
    </w:p>
    <w:p w14:paraId="4646BEDB" w14:textId="77777777" w:rsidR="00BD7167" w:rsidRPr="00630043" w:rsidRDefault="00BD7167" w:rsidP="00BD7167"/>
    <w:p w14:paraId="2314C15C" w14:textId="77777777" w:rsidR="00BD7167" w:rsidRPr="00630043" w:rsidRDefault="00BD7167" w:rsidP="00BD7167">
      <w:pPr>
        <w:pStyle w:val="Heading3"/>
      </w:pPr>
      <w:bookmarkStart w:id="26" w:name="_Toc516835606"/>
      <w:r w:rsidRPr="00630043">
        <w:t>Rozťažnosť artérií</w:t>
      </w:r>
      <w:bookmarkEnd w:id="26"/>
    </w:p>
    <w:p w14:paraId="6E4AAC2D" w14:textId="163444CB"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Caption"/>
        <w:rPr>
          <w:lang w:val="sk-SK"/>
        </w:rPr>
      </w:pPr>
    </w:p>
    <w:tbl>
      <w:tblPr>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7"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7"/>
            <w:r w:rsidRPr="00630043">
              <w:rPr>
                <w:color w:val="000000"/>
              </w:rPr>
              <w:t>)</w:t>
            </w:r>
          </w:p>
        </w:tc>
      </w:tr>
    </w:tbl>
    <w:p w14:paraId="043A97EB" w14:textId="77777777" w:rsidR="00BD7167" w:rsidRPr="00B66FCC" w:rsidRDefault="00BD7167" w:rsidP="00BD7167">
      <w:pPr>
        <w:pStyle w:val="Heading3"/>
        <w:rPr>
          <w:rStyle w:val="Heading3Char"/>
        </w:rPr>
      </w:pPr>
      <w:bookmarkStart w:id="28" w:name="_Toc516835607"/>
      <w:r w:rsidRPr="00B66FCC">
        <w:t>Periférny odb</w:t>
      </w:r>
      <w:r w:rsidRPr="00630043">
        <w:rPr>
          <w:rStyle w:val="Heading3Char"/>
          <w:b/>
        </w:rPr>
        <w:t>or</w:t>
      </w:r>
      <w:bookmarkEnd w:id="28"/>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w:t>
      </w:r>
      <w:r w:rsidRPr="00630043">
        <w:rPr>
          <w:color w:val="000000"/>
        </w:rPr>
        <w:lastRenderedPageBreak/>
        <w:t xml:space="preserve">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29"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29"/>
            <w:r w:rsidRPr="00630043">
              <w:rPr>
                <w:color w:val="000000"/>
              </w:rPr>
              <w:t>)</w:t>
            </w:r>
          </w:p>
        </w:tc>
      </w:tr>
    </w:tbl>
    <w:p w14:paraId="6E90032D" w14:textId="71CF6B20"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0"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0"/>
            <w:r w:rsidRPr="00630043">
              <w:rPr>
                <w:color w:val="000000"/>
              </w:rPr>
              <w:t>)</w:t>
            </w:r>
          </w:p>
        </w:tc>
      </w:tr>
    </w:tbl>
    <w:p w14:paraId="33D22689" w14:textId="60403737" w:rsidR="00BD7167" w:rsidRPr="00630043" w:rsidRDefault="00F56E44" w:rsidP="00BD7167">
      <w:pPr>
        <w:pStyle w:val="Heading3"/>
      </w:pPr>
      <w:bookmarkStart w:id="31" w:name="_Toc516835608"/>
      <w:r>
        <w:t>In</w:t>
      </w:r>
      <w:r w:rsidR="00BD7167" w:rsidRPr="00630043">
        <w:t>ertancia krvi</w:t>
      </w:r>
      <w:bookmarkEnd w:id="31"/>
    </w:p>
    <w:p w14:paraId="201D13AA" w14:textId="08420948" w:rsidR="00BD7167" w:rsidRPr="00630043" w:rsidRDefault="00F56E44" w:rsidP="00BD7167">
      <w:r>
        <w:t>In</w:t>
      </w:r>
      <w:r w:rsidR="00BD7167" w:rsidRPr="00630043">
        <w:t xml:space="preserve">ertancia </w:t>
      </w:r>
      <w:r w:rsidR="00BD7167" w:rsidRPr="00630043">
        <w:rPr>
          <w:i/>
        </w:rPr>
        <w:t xml:space="preserve">L </w:t>
      </w:r>
      <w:r w:rsidR="00BD7167" w:rsidRPr="00630043">
        <w:t>popisuje zotrvačnosť toku krvi v cievach. Zachytáva pokles tlaku v tepne na základe veľkosti zmeny toku krvi, ako ukazuje rovnica (</w:t>
      </w:r>
      <w:r w:rsidR="00BD7167" w:rsidRPr="00B66FCC">
        <w:fldChar w:fldCharType="begin"/>
      </w:r>
      <w:r w:rsidR="00BD7167" w:rsidRPr="00630043">
        <w:instrText xml:space="preserve"> REF intertancia \h </w:instrText>
      </w:r>
      <w:r w:rsidR="00BD7167" w:rsidRPr="00B66FCC">
        <w:fldChar w:fldCharType="separate"/>
      </w:r>
      <w:r w:rsidR="00A37FEB">
        <w:rPr>
          <w:noProof/>
          <w:color w:val="000000"/>
        </w:rPr>
        <w:t>5</w:t>
      </w:r>
      <w:r w:rsidR="00BD7167" w:rsidRPr="00B66FCC">
        <w:fldChar w:fldCharType="end"/>
      </w:r>
      <w:r w:rsidR="00BD7167" w:rsidRPr="00630043">
        <w:t>).</w:t>
      </w:r>
    </w:p>
    <w:p w14:paraId="1688159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2"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2"/>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Heading2"/>
      </w:pPr>
      <w:bookmarkStart w:id="33" w:name="_Toc516835609"/>
      <w:r w:rsidRPr="00630043">
        <w:t>Dvojprvkový windkesselov hemodynamický model</w:t>
      </w:r>
      <w:bookmarkEnd w:id="33"/>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en-US" w:eastAsia="en-US"/>
        </w:rPr>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3">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Caption"/>
        <w:rPr>
          <w:vanish/>
          <w:sz w:val="20"/>
          <w:lang w:val="sk-SK"/>
          <w:specVanish/>
        </w:rPr>
      </w:pPr>
      <w:bookmarkStart w:id="34" w:name="_Ref509995353"/>
      <w:bookmarkStart w:id="35" w:name="_Toc516835663"/>
      <w:bookmarkStart w:id="36" w:name="_Ref5099951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4"/>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35"/>
    </w:p>
    <w:bookmarkEnd w:id="36"/>
    <w:p w14:paraId="74F33A20" w14:textId="70AFDB73" w:rsidR="00BD7167" w:rsidRPr="00630043" w:rsidRDefault="00BD7167" w:rsidP="00BD7167">
      <w:pPr>
        <w:pStyle w:val="Caption"/>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en-US" w:eastAsia="en-US"/>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Caption"/>
        <w:rPr>
          <w:vanish/>
          <w:lang w:val="sk-SK"/>
          <w:specVanish/>
        </w:rPr>
      </w:pPr>
      <w:bookmarkStart w:id="37" w:name="_Ref509470823"/>
      <w:bookmarkStart w:id="38"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7"/>
      <w:r w:rsidRPr="00630043">
        <w:rPr>
          <w:lang w:val="sk-SK"/>
        </w:rPr>
        <w:t xml:space="preserve">:Náhradná el. schéma 2-dielneho </w:t>
      </w:r>
      <w:r>
        <w:rPr>
          <w:lang w:val="sk-SK"/>
        </w:rPr>
        <w:t>w</w:t>
      </w:r>
      <w:r w:rsidRPr="00630043">
        <w:rPr>
          <w:lang w:val="sk-SK"/>
        </w:rPr>
        <w:t>indkesselovho modelu</w:t>
      </w:r>
      <w:bookmarkEnd w:id="38"/>
    </w:p>
    <w:p w14:paraId="7475B966" w14:textId="77777777" w:rsidR="00BD7167" w:rsidRPr="00630043" w:rsidRDefault="00BD7167" w:rsidP="00BD7167">
      <w:pPr>
        <w:pStyle w:val="Caption"/>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2F3255"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39"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39"/>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2F3255"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0"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0"/>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1"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1"/>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en-US" w:eastAsia="en-US"/>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Caption"/>
        <w:rPr>
          <w:vanish/>
          <w:lang w:val="sk-SK"/>
          <w:specVanish/>
        </w:rPr>
      </w:pPr>
      <w:bookmarkStart w:id="42" w:name="_Ref510016402"/>
      <w:bookmarkStart w:id="43" w:name="_Ref516812809"/>
      <w:bookmarkStart w:id="44" w:name="_Ref516812813"/>
      <w:bookmarkStart w:id="45" w:name="_Toc516835665"/>
      <w:bookmarkStart w:id="46" w:name="_Ref5100163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7" w:name="_Ref509476787"/>
      <w:bookmarkEnd w:id="42"/>
      <w:r w:rsidRPr="00630043">
        <w:rPr>
          <w:lang w:val="sk-SK"/>
        </w:rPr>
        <w:t>: Tvar krivky arteriálneho krvného tlaku v rôznych artériách</w:t>
      </w:r>
      <w:bookmarkEnd w:id="43"/>
      <w:bookmarkEnd w:id="44"/>
      <w:bookmarkEnd w:id="45"/>
    </w:p>
    <w:p w14:paraId="22FE2C49" w14:textId="4DEB379D" w:rsidR="00BD7167" w:rsidRPr="00630043" w:rsidRDefault="00BD7167" w:rsidP="00BD7167">
      <w:pPr>
        <w:pStyle w:val="Caption"/>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15]</w:t>
      </w:r>
      <w:r w:rsidRPr="00B66FCC">
        <w:rPr>
          <w:lang w:val="sk-SK"/>
        </w:rPr>
        <w:fldChar w:fldCharType="end"/>
      </w:r>
      <w:bookmarkEnd w:id="46"/>
      <w:bookmarkEnd w:id="47"/>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en-US" w:eastAsia="en-US"/>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Caption"/>
        <w:rPr>
          <w:vanish/>
          <w:specVanish/>
        </w:rPr>
      </w:pPr>
      <w:bookmarkStart w:id="48"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8"/>
    </w:p>
    <w:p w14:paraId="10A897A8" w14:textId="77777777" w:rsidR="00BD7167" w:rsidRPr="00B66FCC" w:rsidRDefault="00BD7167" w:rsidP="00BD7167">
      <w:pPr>
        <w:pStyle w:val="Caption"/>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Caption"/>
      </w:pPr>
    </w:p>
    <w:p w14:paraId="4F1E37D1" w14:textId="67A9237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w:t>
      </w:r>
      <w:r w:rsidR="008D24BE">
        <w:t>e</w:t>
      </w:r>
      <w:r w:rsidRPr="00630043">
        <w:t>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Heading2"/>
      </w:pPr>
      <w:bookmarkStart w:id="49" w:name="_Toc516835610"/>
      <w:r>
        <w:t>Trojprvkový w</w:t>
      </w:r>
      <w:r w:rsidR="00BD7167" w:rsidRPr="00630043">
        <w:t>indkesselov hemodynamický model</w:t>
      </w:r>
      <w:bookmarkEnd w:id="49"/>
    </w:p>
    <w:p w14:paraId="1F1769C8" w14:textId="77777777" w:rsidR="00BD7167" w:rsidRPr="00630043" w:rsidRDefault="00BD7167" w:rsidP="00BD7167"/>
    <w:p w14:paraId="6041EF67" w14:textId="3584CD1E"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t xml:space="preserve"> ( todo). Dvojdielny w</w:t>
      </w:r>
      <w:r w:rsidR="00BD7167" w:rsidRPr="00630043">
        <w:t>indkesselov model nesprávne odhaduje vstupnú impedanciu</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D7167" w:rsidRPr="00630043">
        <w:t xml:space="preserve">a paralelným zapojením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2F3255"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0"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0"/>
            <w:r w:rsidRPr="00630043">
              <w:rPr>
                <w:color w:val="000000"/>
              </w:rPr>
              <w:t>)</w:t>
            </w:r>
          </w:p>
        </w:tc>
      </w:tr>
    </w:tbl>
    <w:p w14:paraId="079552F8" w14:textId="77777777"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en-US" w:eastAsia="en-US"/>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Caption"/>
        <w:rPr>
          <w:vanish/>
          <w:u w:val="single"/>
          <w:lang w:val="sk-SK"/>
          <w:specVanish/>
        </w:rPr>
      </w:pPr>
      <w:bookmarkStart w:id="51" w:name="_Ref508524788"/>
      <w:bookmarkStart w:id="52" w:name="_Ref516812816"/>
      <w:bookmarkStart w:id="53" w:name="_Toc516835667"/>
      <w:bookmarkStart w:id="54" w:name="_Ref508529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1"/>
      <w:r w:rsidRPr="00630043">
        <w:rPr>
          <w:lang w:val="sk-SK"/>
        </w:rPr>
        <w:t>: Mechanická a elektrická analógia 2,3 a 4 dielneho Windkesselovho modelu</w:t>
      </w:r>
      <w:bookmarkEnd w:id="52"/>
      <w:bookmarkEnd w:id="53"/>
    </w:p>
    <w:p w14:paraId="285DCE44" w14:textId="77777777" w:rsidR="00BD7167" w:rsidRPr="005D438D" w:rsidRDefault="00BD7167" w:rsidP="00BD7167">
      <w:pPr>
        <w:pStyle w:val="Caption"/>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r>
      <w:r w:rsidRPr="005D438D">
        <w:rPr>
          <w:lang w:val="sk-SK"/>
        </w:rPr>
        <w:fldChar w:fldCharType="separate"/>
      </w:r>
      <w:r w:rsidRPr="005D438D">
        <w:rPr>
          <w:noProof/>
          <w:lang w:val="sk-SK"/>
        </w:rPr>
        <w:t>[16]</w:t>
      </w:r>
      <w:r w:rsidRPr="005D438D">
        <w:rPr>
          <w:lang w:val="sk-SK"/>
        </w:rPr>
        <w:fldChar w:fldCharType="end"/>
      </w:r>
      <w:bookmarkEnd w:id="54"/>
      <w:r w:rsidRPr="005D438D">
        <w:rPr>
          <w:lang w:val="sk-SK"/>
        </w:rPr>
        <w:t>.</w:t>
      </w:r>
    </w:p>
    <w:p w14:paraId="31BEC771" w14:textId="7CDB2947"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w:t>
      </w:r>
      <w:r w:rsidR="00F56E44">
        <w:t>ekvenciách. Pre veľké artérie mô</w:t>
      </w:r>
      <w:r w:rsidRPr="00630043">
        <w:t xml:space="preserve">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2F3255"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5"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5"/>
            <w:r w:rsidRPr="00630043">
              <w:rPr>
                <w:color w:val="000000"/>
              </w:rPr>
              <w:t>)</w:t>
            </w:r>
          </w:p>
        </w:tc>
      </w:tr>
    </w:tbl>
    <w:p w14:paraId="0090127D" w14:textId="0B8613BD" w:rsidR="00BD7167" w:rsidRPr="00630043" w:rsidRDefault="00F56E44" w:rsidP="00BD7167">
      <w:pPr>
        <w:rPr>
          <w:color w:val="000000"/>
        </w:rPr>
      </w:pPr>
      <w:r>
        <w:rPr>
          <w:lang w:eastAsia="en-US" w:bidi="en-US"/>
        </w:rPr>
        <w:t>Kde L je in</w:t>
      </w:r>
      <w:r w:rsidR="00BD7167" w:rsidRPr="00630043">
        <w:rPr>
          <w:lang w:eastAsia="en-US" w:bidi="en-US"/>
        </w:rPr>
        <w:t xml:space="preserve">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00BD7167" w:rsidRPr="00630043">
        <w:rPr>
          <w:color w:val="000000"/>
        </w:rPr>
        <w:t xml:space="preserve"> je rozťažnosť proximálnej aorty </w:t>
      </w:r>
      <w:r w:rsidR="00BD7167" w:rsidRPr="00B66FCC">
        <w:rPr>
          <w:color w:val="000000"/>
        </w:rPr>
        <w:fldChar w:fldCharType="begin"/>
      </w:r>
      <w:r w:rsidR="00BD716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BD7167" w:rsidRPr="00B66FCC">
        <w:rPr>
          <w:color w:val="000000"/>
        </w:rPr>
        <w:fldChar w:fldCharType="separate"/>
      </w:r>
      <w:r w:rsidR="00BD7167">
        <w:rPr>
          <w:noProof/>
          <w:color w:val="000000"/>
        </w:rPr>
        <w:t>[10]</w:t>
      </w:r>
      <w:r w:rsidR="00BD7167" w:rsidRPr="00B66FCC">
        <w:rPr>
          <w:color w:val="000000"/>
        </w:rPr>
        <w:fldChar w:fldCharType="end"/>
      </w:r>
      <w:r w:rsidR="00BD7167" w:rsidRPr="00630043">
        <w:rPr>
          <w:color w:val="000000"/>
        </w:rPr>
        <w:t>.</w:t>
      </w:r>
    </w:p>
    <w:p w14:paraId="3221E34F" w14:textId="77777777" w:rsidR="00BD7167" w:rsidRPr="00630043" w:rsidRDefault="00BD7167" w:rsidP="00BD7167">
      <w:pPr>
        <w:rPr>
          <w:color w:val="000000"/>
        </w:rPr>
      </w:pPr>
    </w:p>
    <w:p w14:paraId="591A1362" w14:textId="1F33B2F9" w:rsidR="00BD7167" w:rsidRPr="00630043" w:rsidRDefault="00BD7167" w:rsidP="00BD7167">
      <w:pPr>
        <w:pStyle w:val="Heading2"/>
      </w:pPr>
      <w:bookmarkStart w:id="56" w:name="_Toc516835611"/>
      <w:r w:rsidRPr="00630043">
        <w:t xml:space="preserve">Štvordielny </w:t>
      </w:r>
      <w:r w:rsidR="005D438D">
        <w:t>w</w:t>
      </w:r>
      <w:r w:rsidR="00F56E44">
        <w:t>ind</w:t>
      </w:r>
      <w:r w:rsidRPr="00630043">
        <w:t>k</w:t>
      </w:r>
      <w:r w:rsidR="00F56E44">
        <w:t>e</w:t>
      </w:r>
      <w:r w:rsidRPr="00630043">
        <w:t>sselov hemodynamický model</w:t>
      </w:r>
      <w:bookmarkEnd w:id="56"/>
    </w:p>
    <w:p w14:paraId="58667918" w14:textId="77777777" w:rsidR="00BD7167" w:rsidRPr="00630043" w:rsidRDefault="00BD7167" w:rsidP="00BD7167"/>
    <w:p w14:paraId="6E4071D2" w14:textId="2ABFB373"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Heading2"/>
      </w:pPr>
      <w:bookmarkStart w:id="57" w:name="_Toc516835612"/>
      <w:r w:rsidRPr="00630043">
        <w:t xml:space="preserve">Spôsoby merania srdcového výdaja – </w:t>
      </w:r>
      <w:r w:rsidR="005D438D">
        <w:t>CO</w:t>
      </w:r>
      <w:bookmarkEnd w:id="57"/>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Heading3"/>
      </w:pPr>
      <w:bookmarkStart w:id="58" w:name="_Toc516835613"/>
      <w:r w:rsidRPr="00630043">
        <w:t>Invazívne</w:t>
      </w:r>
      <w:bookmarkEnd w:id="58"/>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Pr="00630043" w:rsidRDefault="00BD7167" w:rsidP="00BD7167"/>
    <w:p w14:paraId="001A0922" w14:textId="77777777" w:rsidR="00BD7167" w:rsidRPr="00630043" w:rsidRDefault="00BD7167" w:rsidP="00BD7167">
      <w:pPr>
        <w:pStyle w:val="Heading3"/>
      </w:pPr>
      <w:bookmarkStart w:id="59" w:name="_Toc516835614"/>
      <w:r w:rsidRPr="00630043">
        <w:t>Neinvazívne</w:t>
      </w:r>
      <w:bookmarkEnd w:id="59"/>
    </w:p>
    <w:p w14:paraId="01DD08F7" w14:textId="77777777" w:rsidR="00BD7167" w:rsidRPr="00630043" w:rsidRDefault="00BD7167" w:rsidP="00BD7167"/>
    <w:p w14:paraId="17AD9445" w14:textId="6CE10C88" w:rsidR="00BD7167" w:rsidRPr="00630043" w:rsidRDefault="00BD7167" w:rsidP="00BD7167">
      <w:r w:rsidRPr="00630043">
        <w:lastRenderedPageBreak/>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0"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0"/>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1"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1"/>
            <w:r w:rsidRPr="00630043">
              <w:rPr>
                <w:color w:val="000000"/>
              </w:rPr>
              <w:t>)</w:t>
            </w:r>
          </w:p>
        </w:tc>
      </w:tr>
    </w:tbl>
    <w:p w14:paraId="630E2503" w14:textId="77777777" w:rsidR="00BD7167" w:rsidRPr="00630043" w:rsidRDefault="00BD7167" w:rsidP="00BD7167"/>
    <w:p w14:paraId="30AED442" w14:textId="38847745" w:rsidR="00BD7167" w:rsidRPr="00630043" w:rsidRDefault="00BD7167" w:rsidP="00BD7167">
      <w:pPr>
        <w:rPr>
          <w:rFonts w:eastAsiaTheme="minorEastAsia"/>
        </w:rPr>
      </w:pPr>
      <w:r w:rsidRPr="00630043">
        <w:t xml:space="preserve">Kde </w:t>
      </w:r>
      <m:oMath>
        <m:r>
          <w:rPr>
            <w:rFonts w:ascii="Cambria Math" w:hAnsi="Cambria Math"/>
          </w:rPr>
          <m:t>dP/dt</m:t>
        </m:r>
      </m:oMath>
      <w:r w:rsidRPr="00630043">
        <w:rPr>
          <w:rFonts w:eastAsiaTheme="minorEastAsia"/>
        </w:rPr>
        <w:t xml:space="preserve"> je zmena tlaku, </w:t>
      </w:r>
      <m:oMath>
        <m:r>
          <w:rPr>
            <w:rFonts w:ascii="Cambria Math" w:hAnsi="Cambria Math"/>
          </w:rPr>
          <m:t>Q</m:t>
        </m:r>
      </m:oMath>
      <w:r w:rsidRPr="00630043">
        <w:rPr>
          <w:rFonts w:eastAsiaTheme="minorEastAsia"/>
        </w:rPr>
        <w:t xml:space="preserve"> je srdcový výdaj a </w:t>
      </w:r>
      <m:oMath>
        <m:r>
          <w:rPr>
            <w:rFonts w:ascii="Cambria Math" w:hAnsi="Cambria Math"/>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Jednoduchá metóda na odhad SV z PP je definovaná rovnicou (</w:t>
      </w:r>
      <w:r w:rsidRPr="00B66FCC">
        <w:rPr>
          <w:rFonts w:eastAsiaTheme="minorEastAsia"/>
        </w:rPr>
        <w:fldChar w:fldCharType="begin"/>
      </w:r>
      <w:r w:rsidRPr="00630043">
        <w:rPr>
          <w:rFonts w:eastAsiaTheme="minorEastAsia"/>
        </w:rPr>
        <w:instrText xml:space="preserve"> REF coESTzPP \h </w:instrText>
      </w:r>
      <w:r w:rsidRPr="00B66FCC">
        <w:rPr>
          <w:rFonts w:eastAsiaTheme="minorEastAsia"/>
        </w:rPr>
      </w:r>
      <w:r w:rsidRPr="00B66FCC">
        <w:rPr>
          <w:rFonts w:eastAsiaTheme="minorEastAsia"/>
        </w:rPr>
        <w:fldChar w:fldCharType="separate"/>
      </w:r>
      <w:r w:rsidR="00A37FEB">
        <w:rPr>
          <w:noProof/>
          <w:color w:val="000000"/>
        </w:rPr>
        <w:t>13</w:t>
      </w:r>
      <w:r w:rsidRPr="00B66FCC">
        <w:rPr>
          <w:rFonts w:eastAsiaTheme="minorEastAsia"/>
        </w:rPr>
        <w:fldChar w:fldCharType="end"/>
      </w:r>
      <w:r w:rsidRPr="00630043">
        <w:rPr>
          <w:rFonts w:eastAsiaTheme="minorEastAsia"/>
        </w:rPr>
        <w:t>)</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2F3255"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62"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2"/>
            <w:r w:rsidRPr="00630043">
              <w:rPr>
                <w:color w:val="000000"/>
              </w:rPr>
              <w:t>)</w:t>
            </w:r>
          </w:p>
        </w:tc>
      </w:tr>
    </w:tbl>
    <w:p w14:paraId="3A217F04" w14:textId="7AD91502" w:rsidR="00BD7167" w:rsidRPr="00630043" w:rsidRDefault="00BD7167" w:rsidP="00BD7167">
      <w:pPr>
        <w:rPr>
          <w:rFonts w:eastAsiaTheme="minorEastAsia"/>
        </w:rPr>
      </w:pPr>
      <w:r w:rsidRPr="00630043">
        <w:rPr>
          <w:rFonts w:eastAsiaTheme="minorEastAsia"/>
        </w:rPr>
        <w:t xml:space="preserve">Komerčný prístroj Finometer odhaduje CO z PP metódou Modelfow, ktorá je založená na Trojdielnom Windkessel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w:t>
      </w:r>
      <w:r w:rsidRPr="00630043">
        <w:rPr>
          <w:rFonts w:eastAsiaTheme="minorEastAsia"/>
        </w:rPr>
        <w:lastRenderedPageBreak/>
        <w:t xml:space="preserve">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sa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Heading2"/>
      </w:pPr>
      <w:bookmarkStart w:id="63" w:name="_Toc516835615"/>
      <w:r w:rsidRPr="00630043">
        <w:t>Impedančná kardiografia</w:t>
      </w:r>
      <w:bookmarkEnd w:id="63"/>
    </w:p>
    <w:p w14:paraId="11F00F2B" w14:textId="77777777" w:rsidR="00BD7167" w:rsidRPr="00630043" w:rsidRDefault="00BD7167" w:rsidP="00BD7167"/>
    <w:p w14:paraId="41829BFE" w14:textId="3EE8CBA5"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Tieto modely sa ďalej vyvíjajú a objavuje sa nielen použitie elektrickej re</w:t>
      </w:r>
      <w:r w:rsidR="00F56E44">
        <w:t>z</w:t>
      </w:r>
      <w:r w:rsidRPr="00630043">
        <w:t xml:space="preserve">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77777777"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6770494B" w14:textId="77777777" w:rsidR="00BD7167" w:rsidRPr="00630043" w:rsidRDefault="00BD7167" w:rsidP="00BD7167">
      <w:r w:rsidRPr="00630043">
        <w:t xml:space="preserve">Táto práca sa zaoberá najmä problematikou Bernsteinov modelu. K výpočtu SV podľa tohto modelu sú potrebné hlavne tri parametre, a to dĺžka systoly, hodnota základnej </w:t>
      </w:r>
      <w:r w:rsidRPr="00630043">
        <w:lastRenderedPageBreak/>
        <w:t>impedancie a záporné maximum derivovanej impedancie. Detekcia a verifikácia týchto troch parametrov je hlavným cieľom tejto práce.</w:t>
      </w:r>
    </w:p>
    <w:p w14:paraId="59B8B748" w14:textId="77777777" w:rsidR="00BD7167" w:rsidRPr="00630043" w:rsidRDefault="00BD7167" w:rsidP="00BD7167">
      <w:bookmarkStart w:id="64"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5"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5"/>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2F3255"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6"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6"/>
            <w:r w:rsidRPr="00630043">
              <w:rPr>
                <w:color w:val="000000"/>
              </w:rPr>
              <w:t>)</w:t>
            </w:r>
          </w:p>
        </w:tc>
      </w:tr>
    </w:tbl>
    <w:p w14:paraId="12177BB2" w14:textId="77777777" w:rsidR="00BD7167" w:rsidRPr="00630043" w:rsidRDefault="00BD7167" w:rsidP="00BD7167">
      <w:pPr>
        <w:jc w:val="center"/>
        <w:rPr>
          <w:color w:val="000000"/>
        </w:rPr>
      </w:pPr>
    </w:p>
    <w:p w14:paraId="29F1136A" w14:textId="77777777"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77777777"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en-US" w:eastAsia="en-US"/>
        </w:rPr>
        <w:lastRenderedPageBreak/>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2F3255" w:rsidRPr="007B44BE" w:rsidRDefault="002F3255"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2F3255" w:rsidRPr="007B44BE" w:rsidRDefault="002F3255"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2F3255" w:rsidRPr="007B44BE" w:rsidRDefault="002F3255"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2F3255" w:rsidRPr="007B44BE" w:rsidRDefault="002F3255"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en-US" w:eastAsia="en-US"/>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en-US" w:eastAsia="en-US"/>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2F3255" w:rsidRPr="007B44BE" w:rsidRDefault="002F3255"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2F3255" w:rsidRPr="007B44BE" w:rsidRDefault="002F3255"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2F3255" w:rsidRPr="007B44BE" w:rsidRDefault="002F3255"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2F3255" w:rsidRPr="007B44BE" w:rsidRDefault="002F3255"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en-US" w:eastAsia="en-US"/>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2F3255" w:rsidRPr="007B44BE" w:rsidRDefault="002F3255"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2F3255" w:rsidRPr="007B44BE" w:rsidRDefault="002F3255"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2F3255" w:rsidRPr="007B44BE" w:rsidRDefault="002F3255"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2F3255" w:rsidRPr="007B44BE" w:rsidRDefault="002F3255"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en-US" w:eastAsia="en-US"/>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en-US" w:eastAsia="en-US"/>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en-US" w:eastAsia="en-US"/>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2F3255" w:rsidRPr="007B44BE" w:rsidRDefault="002F3255"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2F3255" w:rsidRPr="007B44BE" w:rsidRDefault="002F3255"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en-US" w:eastAsia="en-US"/>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2F3255" w:rsidRPr="007B44BE" w:rsidRDefault="002F3255"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2F3255" w:rsidRPr="007B44BE" w:rsidRDefault="002F3255"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en-US" w:eastAsia="en-US"/>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2F3255" w:rsidRPr="007B44BE" w:rsidRDefault="002F3255"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2F3255" w:rsidRPr="007B44BE" w:rsidRDefault="002F3255"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en-US" w:eastAsia="en-US"/>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2F3255" w:rsidRPr="007B44BE" w:rsidRDefault="002F3255"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2F3255" w:rsidRPr="007B44BE" w:rsidRDefault="002F3255"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en-US" w:eastAsia="en-US"/>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Caption"/>
        <w:rPr>
          <w:lang w:val="sk-SK"/>
        </w:rPr>
      </w:pPr>
    </w:p>
    <w:p w14:paraId="294CA0A3" w14:textId="77777777" w:rsidR="00BD7167" w:rsidRPr="00630043" w:rsidRDefault="00BD7167" w:rsidP="00BD7167">
      <w:pPr>
        <w:pStyle w:val="Caption"/>
        <w:rPr>
          <w:vanish/>
          <w:color w:val="000000"/>
          <w:lang w:val="sk-SK"/>
          <w:specVanish/>
        </w:rPr>
      </w:pPr>
      <w:bookmarkStart w:id="67" w:name="_Ref509499377"/>
      <w:bookmarkStart w:id="68"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7"/>
      <w:r w:rsidRPr="00630043">
        <w:rPr>
          <w:lang w:val="sk-SK"/>
        </w:rPr>
        <w:t>: Elektrická schéma paralelne zapojených odporov hrudníka.</w:t>
      </w:r>
      <w:bookmarkEnd w:id="68"/>
      <w:r w:rsidRPr="00630043">
        <w:rPr>
          <w:lang w:val="sk-SK"/>
        </w:rPr>
        <w:t xml:space="preserve"> </w:t>
      </w:r>
    </w:p>
    <w:p w14:paraId="7BBB5FB5" w14:textId="2CF0B655" w:rsidR="00BD7167" w:rsidRPr="00630043" w:rsidRDefault="00BD7167" w:rsidP="00BD7167">
      <w:pPr>
        <w:pStyle w:val="Caption"/>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Pr>
          <w:noProof/>
          <w:lang w:val="sk-SK"/>
        </w:rPr>
        <w:t>[3]</w:t>
      </w:r>
      <w:r>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69"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69"/>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w:t>
      </w:r>
      <w:r w:rsidRPr="00630043">
        <w:rPr>
          <w:color w:val="000000"/>
        </w:rPr>
        <w:lastRenderedPageBreak/>
        <w:t xml:space="preserve">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en-US" w:eastAsia="en-US"/>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Caption"/>
        <w:rPr>
          <w:vanish/>
          <w:color w:val="000000"/>
          <w:szCs w:val="22"/>
          <w:lang w:val="sk-SK"/>
          <w:specVanish/>
        </w:rPr>
      </w:pPr>
      <w:bookmarkStart w:id="70" w:name="_Ref513446698"/>
      <w:bookmarkStart w:id="71"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2" w:name="_Ref509500146"/>
      <w:bookmarkEnd w:id="70"/>
      <w:r w:rsidRPr="00630043">
        <w:rPr>
          <w:lang w:val="sk-SK"/>
        </w:rPr>
        <w:t>:</w:t>
      </w:r>
      <w:r w:rsidRPr="00630043">
        <w:rPr>
          <w:color w:val="000000"/>
          <w:szCs w:val="22"/>
          <w:lang w:val="sk-SK"/>
        </w:rPr>
        <w:t>Princíp zmeny vodivosti krvi</w:t>
      </w:r>
      <w:r>
        <w:rPr>
          <w:color w:val="000000"/>
          <w:szCs w:val="22"/>
          <w:lang w:val="sk-SK"/>
        </w:rPr>
        <w:t>.</w:t>
      </w:r>
      <w:bookmarkEnd w:id="71"/>
    </w:p>
    <w:p w14:paraId="49D501ED" w14:textId="19944FE7" w:rsidR="00BD7167" w:rsidRPr="00630043" w:rsidRDefault="00BD7167" w:rsidP="00BD7167">
      <w:pPr>
        <w:pStyle w:val="Caption"/>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2"/>
      <w:r w:rsidRPr="00630043">
        <w:rPr>
          <w:color w:val="000000"/>
          <w:szCs w:val="22"/>
          <w:lang w:val="sk-SK"/>
        </w:rPr>
        <w:t xml:space="preserve"> Objemový efekt zníženia impedancie je znázornený zväčšením prierezu vodiča, rýchlostný efekt zníženia impedancie je znázornený vytvorením vodivých ciest medzi zhodne orientovanými červenými krvinkami.</w:t>
      </w:r>
    </w:p>
    <w:p w14:paraId="0BB7AB94" w14:textId="77777777" w:rsidR="00BD7167" w:rsidRPr="00630043" w:rsidRDefault="00BD7167" w:rsidP="00BD7167">
      <w:pPr>
        <w:rPr>
          <w:lang w:eastAsia="en-US" w:bidi="en-US"/>
        </w:rPr>
      </w:pPr>
    </w:p>
    <w:p w14:paraId="203E1560" w14:textId="1B87BB39"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w:t>
      </w:r>
      <w:r w:rsidR="008D24BE">
        <w:t>i</w:t>
      </w:r>
      <w:r w:rsidRPr="00630043">
        <w:t>t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2F3255"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3"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3"/>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4"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4"/>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en-US" w:eastAsia="en-US"/>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Caption"/>
        <w:rPr>
          <w:vanish/>
          <w:color w:val="000000"/>
          <w:szCs w:val="22"/>
          <w:lang w:val="sk-SK"/>
          <w:specVanish/>
        </w:rPr>
      </w:pPr>
      <w:bookmarkStart w:id="75" w:name="_Ref510019868"/>
      <w:bookmarkStart w:id="76" w:name="_Ref510098038"/>
      <w:bookmarkStart w:id="77"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5"/>
      <w:r w:rsidRPr="00630043">
        <w:rPr>
          <w:lang w:val="sk-SK"/>
        </w:rPr>
        <w:t xml:space="preserve">: </w:t>
      </w:r>
      <w:r w:rsidRPr="00630043">
        <w:rPr>
          <w:color w:val="000000"/>
          <w:szCs w:val="22"/>
          <w:lang w:val="sk-SK"/>
        </w:rPr>
        <w:t>Vzťah zmeny rýchlosti krvi a vodivosti krvi</w:t>
      </w:r>
      <w:bookmarkEnd w:id="76"/>
      <w:r>
        <w:rPr>
          <w:color w:val="000000"/>
          <w:szCs w:val="22"/>
          <w:lang w:val="sk-SK"/>
        </w:rPr>
        <w:t>.</w:t>
      </w:r>
      <w:bookmarkEnd w:id="77"/>
    </w:p>
    <w:p w14:paraId="770C74C6" w14:textId="6C2BFE43"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a</w:t>
      </w:r>
      <w:r w:rsidR="008D24BE">
        <w:rPr>
          <w:rFonts w:eastAsiaTheme="majorEastAsia" w:cstheme="majorBidi"/>
          <w:color w:val="000000"/>
          <w:spacing w:val="10"/>
          <w:sz w:val="22"/>
          <w:szCs w:val="22"/>
          <w:lang w:eastAsia="en-US" w:bidi="en-US"/>
        </w:rPr>
        <w:t>n</w:t>
      </w:r>
      <w:r w:rsidRPr="00630043">
        <w:rPr>
          <w:rFonts w:eastAsiaTheme="majorEastAsia" w:cstheme="majorBidi"/>
          <w:color w:val="000000"/>
          <w:spacing w:val="10"/>
          <w:sz w:val="22"/>
          <w:szCs w:val="22"/>
          <w:lang w:eastAsia="en-US" w:bidi="en-US"/>
        </w:rPr>
        <w:t>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Heading2"/>
        <w:spacing w:line="240" w:lineRule="auto"/>
      </w:pPr>
      <w:bookmarkStart w:id="78" w:name="_Toc386404199"/>
      <w:bookmarkStart w:id="79" w:name="_Toc516835616"/>
      <w:r w:rsidRPr="00630043">
        <w:t>Výpočet SV</w:t>
      </w:r>
      <w:bookmarkEnd w:id="78"/>
      <w:bookmarkEnd w:id="79"/>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Impedancia hrudníka (geometricky definovaného ako valec) Z, je určená jeho dĺžkou L, prierezom A a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0" w:name="odpor_valca"/>
            <w:bookmarkStart w:id="81"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0"/>
            <w:bookmarkEnd w:id="81"/>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77777777" w:rsidR="00BD7167" w:rsidRPr="00630043" w:rsidRDefault="002F3255"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2"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2"/>
            <w:r w:rsidRPr="00630043">
              <w:rPr>
                <w:color w:val="000000"/>
              </w:rPr>
              <w:t>)</w:t>
            </w:r>
          </w:p>
        </w:tc>
      </w:tr>
    </w:tbl>
    <w:p w14:paraId="0ECCBCE6" w14:textId="77777777" w:rsidR="00BD7167" w:rsidRPr="00630043" w:rsidRDefault="00BD7167" w:rsidP="00BD7167"/>
    <w:p w14:paraId="5F7777EE" w14:textId="77777777"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3" w:name="deltaZ_prva"/>
            <w:bookmarkStart w:id="84"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3"/>
            <w:bookmarkEnd w:id="84"/>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ListParagraph"/>
        <w:numPr>
          <w:ilvl w:val="0"/>
          <w:numId w:val="27"/>
        </w:numPr>
      </w:pPr>
      <w:r w:rsidRPr="00630043">
        <w:t>Zmeny objemu krvi</w:t>
      </w:r>
    </w:p>
    <w:p w14:paraId="13C5C94A" w14:textId="77777777" w:rsidR="00BD7167" w:rsidRPr="00630043" w:rsidRDefault="00BD7167" w:rsidP="00BD7167">
      <w:pPr>
        <w:pStyle w:val="ListParagraph"/>
        <w:numPr>
          <w:ilvl w:val="0"/>
          <w:numId w:val="27"/>
        </w:numPr>
      </w:pPr>
      <w:r w:rsidRPr="00630043">
        <w:t>Zmeny elektrickej vodivosti krvi</w:t>
      </w:r>
    </w:p>
    <w:p w14:paraId="25C7E132" w14:textId="77777777" w:rsidR="00BD7167" w:rsidRPr="00630043" w:rsidRDefault="00BD7167" w:rsidP="00BD7167">
      <w:pPr>
        <w:pStyle w:val="Heading3"/>
        <w:spacing w:line="240" w:lineRule="auto"/>
      </w:pPr>
      <w:bookmarkStart w:id="85" w:name="_Toc386404200"/>
      <w:bookmarkStart w:id="86" w:name="_Toc516835617"/>
      <w:r w:rsidRPr="00630043">
        <w:t xml:space="preserve">Metódy </w:t>
      </w:r>
      <w:bookmarkEnd w:id="85"/>
      <w:r w:rsidRPr="00630043">
        <w:t>výpočtu SV na základe zmeny objemu krvi</w:t>
      </w:r>
      <w:bookmarkEnd w:id="86"/>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7"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7"/>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lastRenderedPageBreak/>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Heading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2F3255"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en-US" w:eastAsia="en-US"/>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Caption"/>
        <w:rPr>
          <w:vanish/>
          <w:szCs w:val="22"/>
          <w:lang w:val="sk-SK"/>
          <w:specVanish/>
        </w:rPr>
      </w:pPr>
      <w:bookmarkStart w:id="88"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88"/>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V hornej časti obrázku je načrtnutý princíp spätnej extrapolácie podľa Nyboera a v spodnej časti dopredná extrapolácia podľa Kubíčka</w:t>
      </w:r>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Heading4"/>
      </w:pPr>
      <w:r w:rsidRPr="00630043">
        <w:lastRenderedPageBreak/>
        <w:t>Kubíčkov model</w:t>
      </w:r>
    </w:p>
    <w:p w14:paraId="01EBF53B" w14:textId="415E3260" w:rsidR="00BD7167" w:rsidRPr="00630043" w:rsidRDefault="00BD7167" w:rsidP="00BD7167">
      <w:r w:rsidRPr="00630043">
        <w:t xml:space="preserve">Problém sa snažil vyriešiť 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7777777" w:rsidR="00BD7167" w:rsidRPr="00630043" w:rsidRDefault="002F3255"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89"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89"/>
            <w:r w:rsidRPr="00630043">
              <w:rPr>
                <w:color w:val="000000"/>
              </w:rPr>
              <w:t>)</w:t>
            </w:r>
          </w:p>
        </w:tc>
      </w:tr>
    </w:tbl>
    <w:p w14:paraId="55A4AC45" w14:textId="77777777" w:rsidR="00BD7167" w:rsidRPr="00630043" w:rsidRDefault="00BD7167" w:rsidP="00BD7167"/>
    <w:p w14:paraId="2971BF6A" w14:textId="02909789"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Ukazuje sa, že hodnota elektrického odporu krvi </w:t>
      </w:r>
      <w:r w:rsidR="008D24BE">
        <w:t>ostáva rovnaká aj pri zmene hema</w:t>
      </w:r>
      <w:r w:rsidRPr="00630043">
        <w:t>t</w:t>
      </w:r>
      <w:r w:rsidR="008D24BE">
        <w:t>o</w:t>
      </w:r>
      <w:r w:rsidRPr="00630043">
        <w:t>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2F3255"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0"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0"/>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Heading4"/>
      </w:pPr>
      <w:r w:rsidRPr="00630043">
        <w:lastRenderedPageBreak/>
        <w:t>Šramek-Bernsteinov model</w:t>
      </w:r>
    </w:p>
    <w:p w14:paraId="17AE4E83" w14:textId="77777777" w:rsidR="00BD7167" w:rsidRPr="00630043" w:rsidRDefault="00BD7167" w:rsidP="00BD7167"/>
    <w:p w14:paraId="1506BE40" w14:textId="5CBE4245" w:rsidR="00BD7167" w:rsidRPr="00630043" w:rsidRDefault="00BD7167" w:rsidP="00BD7167">
      <w:r w:rsidRPr="00630043">
        <w:t>Ďalšou metódou pre výpočet SV je Šramek-Bernsteina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2F3255"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1"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1"/>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2F3255"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21D33E35"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2F3255"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2"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2"/>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lastRenderedPageBreak/>
        <w:t>Tento prístup má zohľadniť nielen len dĺžku hrudníka, ale aj telesnú váhu a objem krvi v hrudníku.</w:t>
      </w:r>
    </w:p>
    <w:p w14:paraId="2505AF56" w14:textId="77777777" w:rsidR="00BD7167" w:rsidRPr="00630043" w:rsidRDefault="00BD7167" w:rsidP="00BD7167">
      <w:pPr>
        <w:pStyle w:val="Heading3"/>
        <w:spacing w:line="240" w:lineRule="auto"/>
      </w:pPr>
      <w:bookmarkStart w:id="93" w:name="_Toc386404201"/>
      <w:bookmarkStart w:id="94" w:name="_Toc516835618"/>
      <w:r w:rsidRPr="00630043">
        <w:t>Metódy výpočtu SV na základe zmeny vodivosti krvi</w:t>
      </w:r>
      <w:bookmarkEnd w:id="93"/>
      <w:bookmarkEnd w:id="94"/>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2F3255"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2F3255"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5"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5"/>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en-US" w:eastAsia="en-US"/>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Caption"/>
        <w:rPr>
          <w:vanish/>
          <w:lang w:val="sk-SK"/>
          <w:specVanish/>
        </w:rPr>
      </w:pPr>
      <w:bookmarkStart w:id="96" w:name="_Ref510082113"/>
      <w:bookmarkStart w:id="97" w:name="_Ref510038423"/>
      <w:bookmarkStart w:id="98"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6"/>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66247AD3" w14:textId="77777777" w:rsidR="00BD7167" w:rsidRPr="00630043" w:rsidRDefault="00BD7167" w:rsidP="00BD7167">
      <w:pPr>
        <w:pStyle w:val="Caption"/>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biček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0D04E41B" w:rsidR="00BD7167" w:rsidRPr="00630043" w:rsidRDefault="00BD7167" w:rsidP="00BD7167">
      <w:pPr>
        <w:pStyle w:val="Caption"/>
        <w:rPr>
          <w:vanish/>
          <w:lang w:val="sk-SK"/>
          <w:specVanish/>
        </w:rPr>
      </w:pPr>
      <w:bookmarkStart w:id="99" w:name="_Ref510259483"/>
      <w:bookmarkStart w:id="100" w:name="_Toc516835673"/>
      <w:r w:rsidRPr="00B66FCC">
        <w:rPr>
          <w:noProof/>
          <w:lang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99"/>
      <w:r w:rsidR="008D24BE">
        <w:rPr>
          <w:lang w:val="sk-SK"/>
        </w:rPr>
        <w:t>: Identifikovanie pô</w:t>
      </w:r>
      <w:r w:rsidRPr="00630043">
        <w:rPr>
          <w:lang w:val="sk-SK"/>
        </w:rPr>
        <w:t xml:space="preserve">vod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0"/>
    </w:p>
    <w:p w14:paraId="4C79627E" w14:textId="77777777" w:rsidR="00BD7167" w:rsidRPr="00630043" w:rsidRDefault="00BD7167" w:rsidP="00BD7167">
      <w:pPr>
        <w:pStyle w:val="Caption"/>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3FCE567B" w:rsidR="00BD7167" w:rsidRPr="00630043" w:rsidRDefault="008D24BE" w:rsidP="00BD7167">
      <w:pPr>
        <w:pStyle w:val="Heading4"/>
      </w:pPr>
      <w:r>
        <w:t>Bernste</w:t>
      </w:r>
      <w:r w:rsidR="00BD7167" w:rsidRPr="00630043">
        <w:t>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2F3255"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07944238" w:rsidR="00BD7167" w:rsidRPr="00630043" w:rsidRDefault="00BD7167" w:rsidP="00BD7167">
      <w:r w:rsidRPr="00630043">
        <w:t>Keďže Ber</w:t>
      </w:r>
      <w:r w:rsidR="008D24BE">
        <w:t>nste</w:t>
      </w:r>
      <w:r w:rsidRPr="00630043">
        <w:t xml:space="preserve">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2F3255"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0FBE6EAE"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xml:space="preserve">. Pre priemernú rýchlosť odvodenú z impedancie potom môžem odvodiť vzťah:.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2F3255"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51C807E3"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r w:rsidR="008D24BE">
        <w:t>e</w:t>
      </w:r>
      <w:r w:rsidRPr="00630043">
        <w:t xml:space="preserve">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w:t>
      </w:r>
      <w:r w:rsidR="008D24BE">
        <w:t>e</w:t>
      </w:r>
      <w:r w:rsidRPr="00630043">
        <w:t>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2F3255"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1"/>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2965C6CA"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w:t>
      </w:r>
      <w:r w:rsidR="008D24BE">
        <w:t>e</w:t>
      </w:r>
      <w:r w:rsidRPr="00630043">
        <w:t>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03D4C76E"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Heading3"/>
      </w:pPr>
      <w:bookmarkStart w:id="102" w:name="_Toc516835619"/>
      <w:r w:rsidRPr="00630043">
        <w:t>Meranie SV z brachiálnej artérie</w:t>
      </w:r>
      <w:bookmarkEnd w:id="102"/>
    </w:p>
    <w:p w14:paraId="11C36952" w14:textId="77777777" w:rsidR="00BD7167" w:rsidRPr="00630043" w:rsidRDefault="00BD7167" w:rsidP="00BD7167"/>
    <w:p w14:paraId="10AC178E" w14:textId="253FCECB"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TransBrachail Electrical Velocimetry)</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Pr="00630043">
        <w:t xml:space="preserve"> nie je ovplyvnené väzoaktivitou ciev ruky. Bolo zistená len závislosť na stimulácií β1 adrenoreceptoru v srdci</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w:t>
      </w:r>
      <w:r w:rsidR="008D24BE">
        <w:t>e</w:t>
      </w:r>
      <w:r w:rsidRPr="00630043">
        <w:t>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77777777" w:rsidR="00BD7167" w:rsidRPr="00630043" w:rsidRDefault="002F3255"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36E97A38"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st</w:t>
      </w:r>
      <w:r w:rsidR="008D24BE">
        <w:t>e</w:t>
      </w:r>
      <w:r w:rsidRPr="00630043">
        <w:t>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Heading2"/>
      </w:pPr>
      <w:bookmarkStart w:id="103" w:name="_Toc516835620"/>
      <w:r w:rsidRPr="00630043">
        <w:t>Parametre výpočtu SV</w:t>
      </w:r>
      <w:bookmarkEnd w:id="64"/>
      <w:bookmarkEnd w:id="103"/>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w:r w:rsidRPr="00630043">
        <w:lastRenderedPageBreak/>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ListParagraph"/>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2F3255" w:rsidP="00BD7167">
      <w:pPr>
        <w:pStyle w:val="ListParagraph"/>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Heading3"/>
      </w:pPr>
      <w:bookmarkStart w:id="104" w:name="_Toc51683562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4"/>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en-US" w:eastAsia="en-US"/>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Caption"/>
        <w:rPr>
          <w:vanish/>
          <w:color w:val="000000"/>
          <w:szCs w:val="22"/>
          <w:lang w:val="sk-SK"/>
          <w:specVanish/>
        </w:rPr>
      </w:pPr>
      <w:bookmarkStart w:id="105" w:name="_Ref510254830"/>
      <w:bookmarkStart w:id="106" w:name="_Ref516814048"/>
      <w:bookmarkStart w:id="107" w:name="_Ref510254819"/>
      <w:bookmarkStart w:id="108"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5"/>
      <w:bookmarkEnd w:id="106"/>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07"/>
      <w:bookmarkEnd w:id="108"/>
    </w:p>
    <w:p w14:paraId="3AE87DF6" w14:textId="77777777" w:rsidR="00BD7167" w:rsidRPr="00630043" w:rsidRDefault="00BD7167" w:rsidP="00BD7167">
      <w:pPr>
        <w:pStyle w:val="Caption"/>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Heading2"/>
        <w:numPr>
          <w:ilvl w:val="1"/>
          <w:numId w:val="35"/>
        </w:numPr>
      </w:pPr>
      <w:bookmarkStart w:id="109" w:name="_Toc516835622"/>
      <w:r w:rsidRPr="00630043">
        <w:t xml:space="preserve">Stanovenie parametrov zo </w:t>
      </w:r>
      <w:r w:rsidR="009076DD">
        <w:t>srdcov</w:t>
      </w:r>
      <w:r w:rsidRPr="00630043">
        <w:t>ých zvukov (HS)</w:t>
      </w:r>
      <w:bookmarkEnd w:id="109"/>
    </w:p>
    <w:p w14:paraId="47C1216B" w14:textId="77777777" w:rsidR="00BD7167" w:rsidRPr="00630043" w:rsidRDefault="00BD7167" w:rsidP="00BD7167"/>
    <w:p w14:paraId="572BE362" w14:textId="7972EF41"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 xml:space="preserve">ých zvukov (Heart Sounds – HS). HS sa dajú zaznamenávať mikrofónom pripevneným na hrudníku. HS obyčajne tvoria dva zvuky: S1 a S2. Spolu sa tieto dva označujú ako základné </w:t>
      </w:r>
      <w:r w:rsidR="009076DD">
        <w:t>srdcov</w:t>
      </w:r>
      <w:r w:rsidRPr="00630043">
        <w:t xml:space="preserve">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r w:rsidRPr="00630043">
        <w:rPr>
          <w:i/>
        </w:rPr>
        <w:t>valvular</w:t>
      </w:r>
      <w:r w:rsidRPr="00630043">
        <w:t xml:space="preserve"> teória, podľa ktorej je zdroj HS v blízkosti </w:t>
      </w:r>
      <w:r w:rsidR="009076DD">
        <w:t>srdcov</w:t>
      </w:r>
      <w:r w:rsidRPr="00630043">
        <w:t xml:space="preserve">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Heading3"/>
      </w:pPr>
      <w:bookmarkStart w:id="110" w:name="_Toc386404204"/>
      <w:bookmarkStart w:id="111" w:name="_Toc516835623"/>
      <w:r>
        <w:t>S1S2</w:t>
      </w:r>
      <w:r w:rsidR="00BD7167" w:rsidRPr="00630043">
        <w:t xml:space="preserve"> interval- </w:t>
      </w:r>
      <w:r w:rsidR="002C512A">
        <w:t>odhad</w:t>
      </w:r>
      <w:r w:rsidR="00BD7167" w:rsidRPr="00630043">
        <w:t xml:space="preserve"> počiatku systoly</w:t>
      </w:r>
      <w:bookmarkEnd w:id="110"/>
      <w:bookmarkEnd w:id="111"/>
    </w:p>
    <w:p w14:paraId="1BDD2087" w14:textId="77777777" w:rsidR="00BD7167" w:rsidRPr="00630043" w:rsidRDefault="00BD7167" w:rsidP="00BD7167">
      <w:pPr>
        <w:jc w:val="center"/>
        <w:rPr>
          <w:b/>
          <w:color w:val="000000"/>
        </w:rPr>
      </w:pPr>
    </w:p>
    <w:p w14:paraId="0D35939E" w14:textId="58F11676"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systoly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73CF0559" w:rsidR="00BD7167" w:rsidRPr="00630043" w:rsidRDefault="00A37FEB" w:rsidP="00BD7167">
      <w:pPr>
        <w:pStyle w:val="Heading3"/>
      </w:pPr>
      <w:bookmarkStart w:id="112" w:name="_Toc386404205"/>
      <w:bookmarkStart w:id="113" w:name="_Toc516835624"/>
      <w:r>
        <w:t>S1S2</w:t>
      </w:r>
      <w:r w:rsidR="00BD7167" w:rsidRPr="00630043">
        <w:t xml:space="preserve"> interval  - </w:t>
      </w:r>
      <w:r w:rsidR="002C512A">
        <w:t>odhad</w:t>
      </w:r>
      <w:r w:rsidR="00BD7167" w:rsidRPr="00630043">
        <w:t xml:space="preserve"> konca systoly</w:t>
      </w:r>
      <w:bookmarkEnd w:id="112"/>
      <w:bookmarkEnd w:id="113"/>
    </w:p>
    <w:p w14:paraId="037539FD" w14:textId="77777777" w:rsidR="00BD7167" w:rsidRPr="00630043" w:rsidRDefault="00BD7167" w:rsidP="00BD7167"/>
    <w:p w14:paraId="433E615F" w14:textId="369B0B46"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Caption"/>
        <w:rPr>
          <w:lang w:val="sk-SK"/>
        </w:rPr>
      </w:pPr>
    </w:p>
    <w:p w14:paraId="32760DBD" w14:textId="77777777" w:rsidR="00BD7167" w:rsidRPr="00630043" w:rsidRDefault="00BD7167" w:rsidP="00BD7167">
      <w:pPr>
        <w:pStyle w:val="Heading3"/>
      </w:pPr>
      <w:bookmarkStart w:id="114" w:name="_Toc386404209"/>
      <w:bookmarkStart w:id="115" w:name="_Toc510268145"/>
      <w:bookmarkStart w:id="116" w:name="_Toc516835625"/>
      <w:r w:rsidRPr="00630043">
        <w:t>Spracovanie HS</w:t>
      </w:r>
      <w:bookmarkEnd w:id="114"/>
      <w:bookmarkEnd w:id="115"/>
      <w:bookmarkEnd w:id="116"/>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ListParagraph"/>
        <w:numPr>
          <w:ilvl w:val="0"/>
          <w:numId w:val="13"/>
        </w:numPr>
      </w:pPr>
      <w:r w:rsidRPr="00630043">
        <w:t xml:space="preserve">Segmentácia </w:t>
      </w:r>
    </w:p>
    <w:p w14:paraId="398182AD" w14:textId="77777777" w:rsidR="00BD7167" w:rsidRPr="00630043" w:rsidRDefault="00BD7167" w:rsidP="00BD7167">
      <w:pPr>
        <w:pStyle w:val="ListParagraph"/>
        <w:numPr>
          <w:ilvl w:val="0"/>
          <w:numId w:val="13"/>
        </w:numPr>
      </w:pPr>
      <w:r w:rsidRPr="00630043">
        <w:t>Extrakcia znakov</w:t>
      </w:r>
    </w:p>
    <w:p w14:paraId="387EFF0A" w14:textId="77777777" w:rsidR="00BD7167" w:rsidRPr="00630043" w:rsidRDefault="00BD7167" w:rsidP="00BD7167">
      <w:pPr>
        <w:pStyle w:val="ListParagraph"/>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systoly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Shannonovej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38F2840B" w:rsidR="00BD7167" w:rsidRPr="00630043" w:rsidRDefault="00BD7167" w:rsidP="00BD7167">
      <w:r w:rsidRPr="00630043">
        <w:t xml:space="preserve">Extrakcia znakov znamená získanie užitočnej informácie zo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Heading3"/>
      </w:pPr>
      <w:bookmarkStart w:id="117" w:name="_Toc386404210"/>
      <w:bookmarkStart w:id="118" w:name="_Toc510268146"/>
      <w:bookmarkStart w:id="119" w:name="_Toc516835626"/>
      <w:r w:rsidRPr="00630043">
        <w:t>Komplikácie pri spracovaní HS</w:t>
      </w:r>
      <w:bookmarkEnd w:id="117"/>
      <w:bookmarkEnd w:id="118"/>
      <w:bookmarkEnd w:id="119"/>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ListParagraph"/>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ListParagraph"/>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ListParagraph"/>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ListParagraph"/>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ListParagraph"/>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ListParagraph"/>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ListParagraph"/>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ListParagraph"/>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ListParagraph"/>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Heading1"/>
      </w:pPr>
      <w:bookmarkStart w:id="120" w:name="_Toc386404211"/>
      <w:bookmarkStart w:id="121" w:name="_Toc510268148"/>
      <w:bookmarkStart w:id="122" w:name="_Toc516835627"/>
      <w:r w:rsidRPr="00630043">
        <w:lastRenderedPageBreak/>
        <w:t>Ciele dizertácie</w:t>
      </w:r>
      <w:bookmarkEnd w:id="120"/>
      <w:bookmarkEnd w:id="121"/>
      <w:bookmarkEnd w:id="122"/>
    </w:p>
    <w:p w14:paraId="7AD23ABE" w14:textId="766A878D" w:rsidR="00BD7167" w:rsidRPr="00630043" w:rsidRDefault="00BD7167" w:rsidP="00BD7167">
      <w:pPr>
        <w:rPr>
          <w:szCs w:val="24"/>
        </w:rPr>
      </w:pPr>
      <w:r w:rsidRPr="00630043">
        <w:rPr>
          <w:szCs w:val="24"/>
        </w:rPr>
        <w:t>Cieľom tejto prace je štúdium vzájom</w:t>
      </w:r>
      <w:r w:rsidR="008D24BE">
        <w:rPr>
          <w:szCs w:val="24"/>
        </w:rPr>
        <w:t>n</w:t>
      </w:r>
      <w:r w:rsidRPr="00630043">
        <w:rPr>
          <w:szCs w:val="24"/>
        </w:rPr>
        <w:t xml:space="preserve">ých väzieb hemodynamických parametrov detekovaných z  impedancie hrudníka, impedancie krkavíc, impedancie dolných a horných končatín, </w:t>
      </w:r>
      <w:r w:rsidR="009076DD">
        <w:rPr>
          <w:szCs w:val="24"/>
        </w:rPr>
        <w:t>srdcov</w:t>
      </w:r>
      <w:r w:rsidRPr="00630043">
        <w:rPr>
          <w:szCs w:val="24"/>
        </w:rPr>
        <w:t xml:space="preserve">ých zvukov, arteriálneho krvného tlaku a EKG počas hlbokého a spontnánneho dýchania. Boli navrhnuté nové metódy na spresnenie detekciu parametrov slúžiacich na výpočet </w:t>
      </w:r>
      <w:r w:rsidR="009076DD">
        <w:rPr>
          <w:szCs w:val="24"/>
        </w:rPr>
        <w:t>srdcov</w:t>
      </w:r>
      <w:r w:rsidRPr="00630043">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ListParagraph"/>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ListParagraph"/>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ListParagraph"/>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ListParagraph"/>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ListParagraph"/>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ListParagraph"/>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ListParagraph"/>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ListParagraph"/>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ListParagraph"/>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ListParagraph"/>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60451DE0" w:rsidR="00BD7167" w:rsidRPr="00630043" w:rsidRDefault="008D24BE" w:rsidP="00BD7167">
      <w:pPr>
        <w:pStyle w:val="ListParagraph"/>
        <w:numPr>
          <w:ilvl w:val="0"/>
          <w:numId w:val="12"/>
        </w:numPr>
        <w:rPr>
          <w:szCs w:val="24"/>
        </w:rPr>
      </w:pPr>
      <w:r>
        <w:rPr>
          <w:szCs w:val="24"/>
        </w:rPr>
        <w:t>Budú diskutované výhody</w:t>
      </w:r>
      <w:r w:rsidR="00BD7167" w:rsidRPr="00630043">
        <w:rPr>
          <w:szCs w:val="24"/>
        </w:rPr>
        <w:t xml:space="preserve"> a nev</w:t>
      </w:r>
      <w:r>
        <w:rPr>
          <w:szCs w:val="24"/>
        </w:rPr>
        <w:t>ý</w:t>
      </w:r>
      <w:r w:rsidR="00BD7167" w:rsidRPr="00630043">
        <w:rPr>
          <w:szCs w:val="24"/>
        </w:rPr>
        <w:t>hody tejto metódy</w:t>
      </w:r>
    </w:p>
    <w:p w14:paraId="0E618ABC" w14:textId="10A5763F" w:rsidR="00BD7167" w:rsidRPr="00630043" w:rsidRDefault="00BD7167" w:rsidP="00BD7167">
      <w:pPr>
        <w:pStyle w:val="ListParagraph"/>
        <w:numPr>
          <w:ilvl w:val="0"/>
          <w:numId w:val="12"/>
        </w:numPr>
        <w:rPr>
          <w:szCs w:val="24"/>
        </w:rPr>
      </w:pPr>
      <w:r w:rsidRPr="00630043">
        <w:rPr>
          <w:szCs w:val="24"/>
        </w:rPr>
        <w:t>Metóda bu</w:t>
      </w:r>
      <w:r w:rsidR="008D24BE">
        <w:rPr>
          <w:szCs w:val="24"/>
        </w:rPr>
        <w:t>de porovnaná s meraním termodil</w:t>
      </w:r>
      <w:r w:rsidRPr="00630043">
        <w:rPr>
          <w:szCs w:val="24"/>
        </w:rPr>
        <w:t>úciou, echokardiografiou</w:t>
      </w:r>
    </w:p>
    <w:p w14:paraId="4F13FC14" w14:textId="77777777" w:rsidR="00BD7167" w:rsidRPr="00630043" w:rsidRDefault="00BD7167" w:rsidP="00BD7167">
      <w:pPr>
        <w:pStyle w:val="ListParagraph"/>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ListParagraph"/>
        <w:sectPr w:rsidR="00BD7167" w:rsidSect="00BD7167">
          <w:headerReference w:type="default" r:id="rId24"/>
          <w:footerReference w:type="default" r:id="rId25"/>
          <w:headerReference w:type="first" r:id="rId26"/>
          <w:footerReference w:type="first" r:id="rId27"/>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Heading1"/>
      </w:pPr>
      <w:bookmarkStart w:id="123" w:name="_Toc510268149"/>
      <w:bookmarkStart w:id="124" w:name="_Toc516835628"/>
      <w:r w:rsidRPr="00630043">
        <w:lastRenderedPageBreak/>
        <w:t>Dosiahnuté vedecké poznatky</w:t>
      </w:r>
      <w:bookmarkEnd w:id="123"/>
      <w:bookmarkEnd w:id="124"/>
    </w:p>
    <w:p w14:paraId="70607B4D" w14:textId="12241E85" w:rsidR="00BD7167" w:rsidRDefault="00BD7167" w:rsidP="00BD7167">
      <w:r w:rsidRPr="00630043">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bioimpedančných parametrov, novú metodiku na popisu hemodynamiky obehovej sústavy pomocou bioimpedancie a novú metodiku na výpočet </w:t>
      </w:r>
      <w:r w:rsidR="009076DD">
        <w:t>srdcového</w:t>
      </w:r>
      <w:r w:rsidRPr="00630043">
        <w:t xml:space="preserve"> výdaja z impedancie krku.</w:t>
      </w:r>
    </w:p>
    <w:p w14:paraId="537ED63C" w14:textId="1E95BC78" w:rsidR="00BD7167" w:rsidRPr="00630043" w:rsidRDefault="00BD7167" w:rsidP="00BD7167">
      <w:r w:rsidRPr="00630043">
        <w:t>V tejto práci sú hodnotené dá</w:t>
      </w:r>
      <w:r w:rsidR="008D24BE">
        <w:t>ta pacientov a zdravých dobrovoľ</w:t>
      </w:r>
      <w:r w:rsidRPr="00630043">
        <w:t>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Heading2"/>
      </w:pPr>
      <w:bookmarkStart w:id="125" w:name="_Toc510268150"/>
      <w:bookmarkStart w:id="126" w:name="_Toc516835629"/>
      <w:r w:rsidRPr="00630043">
        <w:t>Detekcia bioimpedančných parametrov</w:t>
      </w:r>
      <w:bookmarkEnd w:id="125"/>
      <w:bookmarkEnd w:id="126"/>
    </w:p>
    <w:p w14:paraId="4B1A3951" w14:textId="77777777" w:rsidR="00BD7167" w:rsidRPr="00630043" w:rsidRDefault="00BD7167" w:rsidP="00BD7167"/>
    <w:p w14:paraId="4815C8AB" w14:textId="77777777" w:rsidR="00BD7167" w:rsidRPr="00630043" w:rsidRDefault="00BD7167" w:rsidP="00BD7167">
      <w:pPr>
        <w:pStyle w:val="Heading3"/>
      </w:pPr>
      <w:bookmarkStart w:id="127" w:name="_Toc510268154"/>
      <w:bookmarkStart w:id="128" w:name="_Toc516835630"/>
      <w:r w:rsidRPr="00630043">
        <w:t>Meraní dobrovoľníci</w:t>
      </w:r>
      <w:bookmarkEnd w:id="127"/>
      <w:bookmarkEnd w:id="128"/>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Caption"/>
        <w:spacing w:before="240"/>
        <w:rPr>
          <w:lang w:val="sk-SK"/>
        </w:rPr>
      </w:pPr>
      <w:bookmarkStart w:id="129" w:name="_Toc509997476"/>
      <w:bookmarkStart w:id="130" w:name="_Ref509515091"/>
      <w:bookmarkStart w:id="131" w:name="_Toc510268065"/>
      <w:bookmarkStart w:id="132" w:name="_Toc513584976"/>
      <w:bookmarkStart w:id="133"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29"/>
      <w:r w:rsidRPr="00B66FCC">
        <w:rPr>
          <w:lang w:val="sk-SK"/>
        </w:rPr>
        <w:fldChar w:fldCharType="end"/>
      </w:r>
      <w:bookmarkEnd w:id="130"/>
      <w:r w:rsidRPr="00630043">
        <w:rPr>
          <w:lang w:val="sk-SK"/>
        </w:rPr>
        <w:t>: Charakteristiky meraných dobrovoľníkov.</w:t>
      </w:r>
      <w:bookmarkEnd w:id="131"/>
      <w:bookmarkEnd w:id="132"/>
      <w:bookmarkEnd w:id="133"/>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Heading3"/>
      </w:pPr>
      <w:bookmarkStart w:id="134" w:name="_Toc510268155"/>
      <w:bookmarkStart w:id="135" w:name="_Toc516835631"/>
      <w:r w:rsidRPr="00630043">
        <w:t>Merací protokol</w:t>
      </w:r>
      <w:bookmarkEnd w:id="134"/>
      <w:bookmarkEnd w:id="135"/>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Heading3"/>
      </w:pPr>
      <w:bookmarkStart w:id="136" w:name="_Toc516835632"/>
      <w:r w:rsidRPr="00630043">
        <w:lastRenderedPageBreak/>
        <w:t>Merané signály</w:t>
      </w:r>
      <w:bookmarkEnd w:id="136"/>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31360A07" w:rsidR="00BD7167" w:rsidRPr="00630043" w:rsidRDefault="00BD7167" w:rsidP="00BD7167">
      <w:pPr>
        <w:pStyle w:val="ListParagraph"/>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ListParagraph"/>
        <w:numPr>
          <w:ilvl w:val="0"/>
          <w:numId w:val="34"/>
        </w:numPr>
      </w:pPr>
      <w:r w:rsidRPr="00630043">
        <w:t xml:space="preserve">12-zvodové EKG (ECG12, ISI BRNO, Czech Republic), </w:t>
      </w:r>
    </w:p>
    <w:p w14:paraId="7F5820B2" w14:textId="2A468F0F" w:rsidR="00BD7167" w:rsidRPr="00630043" w:rsidRDefault="008D24BE" w:rsidP="00BD7167">
      <w:pPr>
        <w:pStyle w:val="ListParagraph"/>
        <w:numPr>
          <w:ilvl w:val="0"/>
          <w:numId w:val="34"/>
        </w:numPr>
      </w:pPr>
      <w:r>
        <w:t>kontinuálny arteriálny krvný tlak Penázovou metó</w:t>
      </w:r>
      <w:r w:rsidR="00BD7167" w:rsidRPr="00630043">
        <w:t xml:space="preserve">dou  (Finapres-2300, Ohmeda Medical, Englewood, Co., USA) </w:t>
      </w:r>
    </w:p>
    <w:p w14:paraId="72EB59C0" w14:textId="4A5220F0" w:rsidR="00BD7167" w:rsidRPr="00630043" w:rsidRDefault="009076DD" w:rsidP="00BD7167">
      <w:pPr>
        <w:pStyle w:val="ListParagraph"/>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Heading3"/>
        <w:numPr>
          <w:ilvl w:val="2"/>
          <w:numId w:val="31"/>
        </w:numPr>
      </w:pPr>
      <w:bookmarkStart w:id="137" w:name="_Toc510268147"/>
      <w:bookmarkStart w:id="138" w:name="_Toc516835633"/>
      <w:r w:rsidRPr="00630043">
        <w:t>Multikanálový bioimpedančný monitor</w:t>
      </w:r>
      <w:bookmarkEnd w:id="137"/>
      <w:bookmarkEnd w:id="138"/>
    </w:p>
    <w:p w14:paraId="592B4202" w14:textId="77777777" w:rsidR="00BD7167" w:rsidRPr="00630043" w:rsidRDefault="00BD7167" w:rsidP="00BD7167"/>
    <w:p w14:paraId="6B901EC4" w14:textId="56C1B010"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w:t>
      </w:r>
      <w:r w:rsidR="008D24BE">
        <w:t>p</w:t>
      </w:r>
      <w:r w:rsidRPr="00630043">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8D24BE">
        <w:rPr>
          <w:color w:val="000000"/>
        </w:rPr>
        <w:t xml:space="preserve"> ). </w:t>
      </w:r>
      <w:r w:rsidRPr="00630043">
        <w:t>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en-US" w:eastAsia="en-US"/>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Caption"/>
        <w:rPr>
          <w:vanish/>
          <w:lang w:val="sk-SK"/>
          <w:specVanish/>
        </w:rPr>
      </w:pPr>
      <w:bookmarkStart w:id="139" w:name="_Ref516834864"/>
      <w:bookmarkStart w:id="140"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39"/>
      <w:r w:rsidRPr="00630043">
        <w:rPr>
          <w:lang w:val="sk-SK"/>
        </w:rPr>
        <w:t>: Poloha meraných hemodynamických signálov na ľudskom tele.</w:t>
      </w:r>
      <w:bookmarkEnd w:id="140"/>
    </w:p>
    <w:p w14:paraId="5DD0614E" w14:textId="16AE8DEF" w:rsidR="00BD7167" w:rsidRPr="00630043" w:rsidRDefault="00BD7167" w:rsidP="00BD7167">
      <w:pPr>
        <w:pStyle w:val="Caption"/>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lastRenderedPageBreak/>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2F3255"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2F3255"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1"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1"/>
            <w:r w:rsidRPr="00630043">
              <w:rPr>
                <w:color w:val="000000"/>
              </w:rPr>
              <w:t>)</w:t>
            </w:r>
          </w:p>
        </w:tc>
      </w:tr>
    </w:tbl>
    <w:p w14:paraId="0FB56908" w14:textId="77777777" w:rsidR="00BD7167" w:rsidRPr="00630043" w:rsidRDefault="00BD7167" w:rsidP="00BD7167">
      <w:pPr>
        <w:rPr>
          <w:color w:val="000000"/>
        </w:rPr>
      </w:pPr>
    </w:p>
    <w:p w14:paraId="3D8B0098" w14:textId="7CED7229"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xml:space="preserve">. Zvyšné kanály boli síce zaznamenávané ale neboli spracované hlavne pre proměnnou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002C512A">
        <w:t xml:space="preserve"> </w:t>
      </w:r>
      <w:r w:rsidR="008D24BE">
        <w:t>Sí</w:t>
      </w:r>
      <w:r w:rsidRPr="00630043">
        <w:t>nusový zdroj prúdu je generovaný numericky kontrolovaným oscilátorom (NCO) a transformovaný do analógovej domény digitálno-analógovým prevodníkom (DAC). Signál z meracích elektród je digitalizovaný analógovo digitálnym pre</w:t>
      </w:r>
      <w:r w:rsidR="008D24BE">
        <w:t>vodníkom a násobený kvadtratúrou</w:t>
      </w:r>
      <w:r w:rsidRPr="00630043">
        <w:t xml:space="preserve">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Caption"/>
        <w:rPr>
          <w:vanish/>
          <w:lang w:val="sk-SK"/>
          <w:specVanish/>
        </w:rPr>
      </w:pPr>
      <w:bookmarkStart w:id="142" w:name="_Ref510264846"/>
      <w:bookmarkStart w:id="143" w:name="_Ref510264825"/>
      <w:bookmarkStart w:id="144" w:name="_Toc516835676"/>
      <w:r w:rsidRPr="006B1A60">
        <w:rPr>
          <w:noProof/>
          <w:szCs w:val="22"/>
          <w:lang w:bidi="ar-SA"/>
        </w:rPr>
        <w:lastRenderedPageBreak/>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2"/>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43"/>
      <w:r w:rsidRPr="00630043">
        <w:rPr>
          <w:lang w:val="sk-SK"/>
        </w:rPr>
        <w:t>.</w:t>
      </w:r>
      <w:bookmarkEnd w:id="144"/>
    </w:p>
    <w:p w14:paraId="2FEA4691" w14:textId="77777777" w:rsidR="00BD7167" w:rsidRPr="00630043" w:rsidRDefault="00BD7167" w:rsidP="00BD7167">
      <w:pPr>
        <w:pStyle w:val="Caption"/>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Heading3"/>
      </w:pPr>
      <w:bookmarkStart w:id="145" w:name="_Toc510268156"/>
      <w:bookmarkStart w:id="146" w:name="_Toc516835634"/>
      <w:r w:rsidRPr="00630043">
        <w:t>Spracovanie dát</w:t>
      </w:r>
      <w:bookmarkEnd w:id="145"/>
      <w:bookmarkEnd w:id="146"/>
    </w:p>
    <w:p w14:paraId="5887D434" w14:textId="77777777" w:rsidR="00BD7167" w:rsidRPr="00630043" w:rsidRDefault="00BD7167" w:rsidP="00BD7167"/>
    <w:p w14:paraId="6DE4AE92" w14:textId="6C14ED7E"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 xml:space="preserve">Pri spracovaní signálov bol počítaný pomer signál šum, a to ako pomer smerodatných odchyliek signálu </w:t>
      </w:r>
      <m:oMath>
        <m:r>
          <w:rPr>
            <w:rFonts w:ascii="Cambria Math" w:hAnsi="Cambria Math"/>
          </w:rPr>
          <m:t>-dZ/dt</m:t>
        </m:r>
      </m:oMath>
      <w:r>
        <w:t xml:space="preserve"> v dvoch úsekoch vrámci RR intervalu. Prvý úsek bol úsek 0-0,3 násobok RR intervalu (v tomto intervale sa fyziologický 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a druhý úsek bol 0,6 – 0,9 násobok RR intervalu. Následne bola spočítaná priemerná hodnota pomerov signál šum pre jednotlivé RR interval</w:t>
      </w:r>
      <w:r w:rsidR="008D24BE">
        <w:t>y</w:t>
      </w:r>
      <w:r>
        <w:t>. Ďalej boli spracovávané len signály, ktor</w:t>
      </w:r>
      <w:r w:rsidR="008D24BE">
        <w:t>é dosahovali pomer signál šum vä</w:t>
      </w:r>
      <w:r>
        <w:t xml:space="preserve">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en-US" w:eastAsia="en-US"/>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Caption"/>
        <w:rPr>
          <w:vanish/>
          <w:specVanish/>
        </w:rPr>
      </w:pPr>
      <w:bookmarkStart w:id="147" w:name="_Toc51683567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i/>
        </w:rPr>
        <w:t>Z0</w:t>
      </w:r>
      <w:r>
        <w:t xml:space="preserve"> bez artefaktov a problémových tvarov</w:t>
      </w:r>
      <w:bookmarkEnd w:id="147"/>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ListParagraph"/>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03814E7" w14:textId="484F6C98" w:rsidR="00A37FEB" w:rsidRPr="00630043" w:rsidRDefault="00BD7167" w:rsidP="00BD7167">
      <w:pPr>
        <w:pStyle w:val="Caption"/>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w:t>
      </w:r>
      <w:r w:rsidR="009076DD">
        <w:t>srdcov</w:t>
      </w:r>
      <w:r w:rsidRPr="00630043">
        <w:rPr>
          <w:lang w:val="sk-SK"/>
        </w:rPr>
        <w:t xml:space="preserve">ého cyklu, svojou výškou prevyšuje prvú špičk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i/>
          <w:lang w:val="sk-SK"/>
        </w:rPr>
        <w:t xml:space="preserve"> (</w:t>
      </w:r>
      <w:r w:rsidRPr="00B66FCC">
        <w:rPr>
          <w:i/>
          <w:lang w:val="sk-SK"/>
        </w:rPr>
        <w:fldChar w:fldCharType="begin"/>
      </w:r>
      <w:r w:rsidRPr="00630043">
        <w:rPr>
          <w:i/>
          <w:lang w:val="sk-SK"/>
        </w:rPr>
        <w:instrText xml:space="preserve"> REF _Ref510295450 \h </w:instrText>
      </w:r>
      <w:r w:rsidRPr="00B66FCC">
        <w:rPr>
          <w:i/>
          <w:lang w:val="sk-SK"/>
        </w:rPr>
      </w:r>
      <w:r w:rsidRPr="00B66FCC">
        <w:rPr>
          <w:i/>
          <w:lang w:val="sk-SK"/>
        </w:rPr>
        <w:fldChar w:fldCharType="separate"/>
      </w:r>
    </w:p>
    <w:p w14:paraId="02869194" w14:textId="77777777" w:rsidR="00BD7167" w:rsidRPr="00630043" w:rsidRDefault="00A37FEB" w:rsidP="00BD7167">
      <w:pPr>
        <w:pStyle w:val="Caption"/>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lang w:val="sk-SK"/>
        </w:rPr>
        <w:fldChar w:fldCharType="end"/>
      </w:r>
      <w:r w:rsidR="00BD7167">
        <w:rPr>
          <w:i/>
          <w:lang w:val="sk-SK"/>
        </w:rPr>
        <w:t>)</w:t>
      </w:r>
    </w:p>
    <w:p w14:paraId="7F8B7BF5" w14:textId="77777777" w:rsidR="00BD7167" w:rsidRPr="00630043" w:rsidRDefault="00BD7167" w:rsidP="00BD7167">
      <w:pPr>
        <w:pStyle w:val="ListParagraph"/>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ListParagraph"/>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ListParagraph"/>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ListParagraph"/>
        <w:ind w:left="720"/>
      </w:pPr>
    </w:p>
    <w:p w14:paraId="59CEED03" w14:textId="77777777" w:rsidR="002C512A" w:rsidRDefault="002C512A" w:rsidP="00BD7167">
      <w:pPr>
        <w:pStyle w:val="ListParagraph"/>
        <w:ind w:left="720"/>
      </w:pPr>
    </w:p>
    <w:p w14:paraId="726776A3" w14:textId="77777777" w:rsidR="002C512A" w:rsidRPr="00630043" w:rsidRDefault="002C512A" w:rsidP="00BD7167">
      <w:pPr>
        <w:pStyle w:val="ListParagraph"/>
        <w:ind w:left="720"/>
      </w:pPr>
    </w:p>
    <w:p w14:paraId="7C3EBDEE" w14:textId="77777777" w:rsidR="00BD7167" w:rsidRPr="00630043" w:rsidRDefault="00BD7167" w:rsidP="00BD7167">
      <w:pPr>
        <w:jc w:val="center"/>
      </w:pPr>
      <w:r w:rsidRPr="00B66FCC">
        <w:rPr>
          <w:noProof/>
          <w:lang w:val="en-US" w:eastAsia="en-US"/>
        </w:rPr>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Caption"/>
        <w:rPr>
          <w:vanish/>
          <w:lang w:val="sk-SK"/>
          <w:specVanish/>
        </w:rPr>
      </w:pPr>
      <w:bookmarkStart w:id="148" w:name="_Ref510295431"/>
      <w:bookmarkStart w:id="149" w:name="_Toc516835678"/>
      <w:r w:rsidRPr="00630043">
        <w:rPr>
          <w:lang w:val="sk-SK"/>
        </w:rPr>
        <w:lastRenderedPageBreak/>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48"/>
      <w:r w:rsidRPr="00630043">
        <w:rPr>
          <w:lang w:val="sk-SK"/>
        </w:rPr>
        <w:t xml:space="preserve">: Problémový tvar signál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49"/>
    </w:p>
    <w:p w14:paraId="175FAC8F" w14:textId="77777777" w:rsidR="00BD7167" w:rsidRDefault="00BD7167" w:rsidP="00BD7167">
      <w:pPr>
        <w:pStyle w:val="Caption"/>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063F304C" w14:textId="77777777" w:rsidR="002C512A" w:rsidRPr="002C512A" w:rsidRDefault="002C512A" w:rsidP="002C512A">
      <w:pPr>
        <w:rPr>
          <w:lang w:eastAsia="en-US" w:bidi="en-US"/>
        </w:rPr>
      </w:pPr>
    </w:p>
    <w:p w14:paraId="4C6BA631" w14:textId="77777777" w:rsidR="00BD7167" w:rsidRPr="00630043" w:rsidRDefault="00BD7167" w:rsidP="00BD7167">
      <w:pPr>
        <w:pStyle w:val="Caption"/>
        <w:rPr>
          <w:lang w:val="sk-SK"/>
        </w:rPr>
      </w:pPr>
      <w:r w:rsidRPr="00B66FCC">
        <w:rPr>
          <w:noProof/>
          <w:lang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0" w:name="_Ref510295450"/>
    </w:p>
    <w:p w14:paraId="58D38123" w14:textId="77777777" w:rsidR="00BD7167" w:rsidRPr="00630043" w:rsidRDefault="00BD7167" w:rsidP="00BD7167">
      <w:pPr>
        <w:pStyle w:val="Caption"/>
        <w:rPr>
          <w:vanish/>
          <w:lang w:val="sk-SK"/>
          <w:specVanish/>
        </w:rPr>
      </w:pPr>
      <w:bookmarkStart w:id="151"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0"/>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51"/>
    </w:p>
    <w:p w14:paraId="450E05AA" w14:textId="3FA4FE1D" w:rsidR="00BD7167" w:rsidRPr="00630043" w:rsidRDefault="00BD7167" w:rsidP="00BD7167">
      <w:pPr>
        <w:pStyle w:val="Caption"/>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en-US" w:eastAsia="en-US"/>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Caption"/>
        <w:rPr>
          <w:vanish/>
          <w:lang w:val="sk-SK"/>
          <w:specVanish/>
        </w:rPr>
      </w:pPr>
      <w:bookmarkStart w:id="152" w:name="_Ref510295499"/>
      <w:bookmarkStart w:id="153"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2"/>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3"/>
    </w:p>
    <w:p w14:paraId="785ACA09" w14:textId="06535B00" w:rsidR="00BD7167" w:rsidRPr="00630043" w:rsidRDefault="00BD7167" w:rsidP="00BD7167">
      <w:pPr>
        <w:pStyle w:val="Caption"/>
        <w:rPr>
          <w:lang w:val="sk-SK"/>
        </w:rPr>
      </w:pPr>
      <w:r w:rsidRPr="00630043">
        <w:rPr>
          <w:lang w:val="sk-SK"/>
        </w:rPr>
        <w:t>. Zhora zelená kr</w:t>
      </w:r>
      <w:r w:rsidR="008D24BE">
        <w:rPr>
          <w:lang w:val="sk-SK"/>
        </w:rPr>
        <w:t>i</w:t>
      </w:r>
      <w:r w:rsidRPr="00630043">
        <w:rPr>
          <w:lang w:val="sk-SK"/>
        </w:rPr>
        <w:t xml:space="preserve">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r w:rsidR="009076DD">
        <w:t>srdcov</w:t>
      </w:r>
      <w:r w:rsidRPr="00630043">
        <w:rPr>
          <w:lang w:val="sk-SK"/>
        </w:rPr>
        <w:t>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en-US" w:eastAsia="en-US"/>
        </w:rPr>
        <w:lastRenderedPageBreak/>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Caption"/>
        <w:rPr>
          <w:vanish/>
          <w:lang w:val="sk-SK"/>
          <w:specVanish/>
        </w:rPr>
      </w:pPr>
      <w:bookmarkStart w:id="154" w:name="_Ref510295528"/>
      <w:bookmarkStart w:id="155"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4"/>
      <w:r w:rsidRPr="00630043">
        <w:rPr>
          <w:lang w:val="sk-SK"/>
        </w:rPr>
        <w:t xml:space="preserve">: Problémový tvar signálu </w:t>
      </w:r>
      <m:oMath>
        <m:r>
          <w:rPr>
            <w:rFonts w:ascii="Cambria Math" w:hAnsi="Cambria Math"/>
            <w:lang w:val="sk-SK"/>
          </w:rPr>
          <m:t>-dZ/dt</m:t>
        </m:r>
      </m:oMath>
      <w:r w:rsidRPr="00630043">
        <w:rPr>
          <w:i/>
          <w:lang w:val="sk-SK"/>
        </w:rPr>
        <w:t xml:space="preserve">. </w:t>
      </w:r>
      <w:r w:rsidRPr="00630043">
        <w:rPr>
          <w:lang w:val="sk-SK"/>
        </w:rPr>
        <w:t xml:space="preserve">Pravdepodobne nefyziologické rozdiely v po sebe nasledujúcich hodnotách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bookmarkEnd w:id="155"/>
    </w:p>
    <w:p w14:paraId="0C92AC6A" w14:textId="27ED516C" w:rsidR="00BD7167" w:rsidRPr="00630043" w:rsidRDefault="00BD7167" w:rsidP="00BD7167">
      <w:pPr>
        <w:pStyle w:val="Caption"/>
        <w:rPr>
          <w:lang w:val="sk-SK"/>
        </w:rPr>
      </w:pPr>
      <w:r w:rsidRPr="00630043">
        <w:rPr>
          <w:i/>
          <w:lang w:val="sk-SK"/>
        </w:rPr>
        <w:t xml:space="preserve">. </w:t>
      </w:r>
      <w:r w:rsidRPr="00630043">
        <w:rPr>
          <w:lang w:val="sk-SK"/>
        </w:rPr>
        <w:t xml:space="preserve">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71ED2889" w14:textId="77777777" w:rsidR="00BD7167" w:rsidRPr="00B66FCC" w:rsidRDefault="00BD7167" w:rsidP="00BD7167">
      <w:pPr>
        <w:pStyle w:val="Caption"/>
        <w:rPr>
          <w:i/>
          <w:lang w:val="sk-SK"/>
        </w:rPr>
      </w:pPr>
    </w:p>
    <w:p w14:paraId="3238FB4B" w14:textId="559BFC64"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w:t>
      </w:r>
      <w:r w:rsidR="008D24BE">
        <w:t>ť</w:t>
      </w:r>
      <w:r w:rsidRPr="00630043">
        <w:t xml:space="preserve">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Heading3"/>
      </w:pPr>
      <w:bookmarkStart w:id="156" w:name="_Toc510268151"/>
      <w:bookmarkStart w:id="157" w:name="_Toc516835635"/>
      <w:r w:rsidRPr="00630043">
        <w:t xml:space="preserve">Detekcia prvého </w:t>
      </w:r>
      <w:r w:rsidR="009076DD">
        <w:t>srdcov</w:t>
      </w:r>
      <w:r w:rsidRPr="00630043">
        <w:t>ého zvuku (S1</w:t>
      </w:r>
      <w:bookmarkEnd w:id="156"/>
      <w:r w:rsidRPr="00630043">
        <w:t>)</w:t>
      </w:r>
      <w:bookmarkEnd w:id="157"/>
    </w:p>
    <w:p w14:paraId="1C000565" w14:textId="77777777" w:rsidR="00BD7167" w:rsidRPr="00630043" w:rsidRDefault="00BD7167" w:rsidP="00BD7167"/>
    <w:p w14:paraId="47DBA658" w14:textId="0E2D3F59"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w:t>
      </w:r>
      <w:r w:rsidR="00D37F23">
        <w:t>s</w:t>
      </w:r>
      <w:r w:rsidRPr="00630043">
        <w:t xml:space="preserve">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muto účelu optimálna. Fourierová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w:t>
      </w:r>
      <w:r w:rsidRPr="00630043">
        <w:lastRenderedPageBreak/>
        <w:t xml:space="preserve">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ého zvuku u dvoch dobrovoľníkov. Spektrum bolo priemerované počas 5 minútového mer</w:t>
      </w:r>
      <w:r w:rsidR="00AB0D6B">
        <w:t>ania. Vidíme, že spektrá majú rô</w:t>
      </w:r>
      <w:r w:rsidRPr="00630043">
        <w:t xml:space="preserve">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en-US" w:eastAsia="en-US"/>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Caption"/>
        <w:rPr>
          <w:vanish/>
          <w:color w:val="000000"/>
          <w:szCs w:val="22"/>
          <w:lang w:val="sk-SK"/>
          <w:specVanish/>
        </w:rPr>
      </w:pPr>
      <w:bookmarkStart w:id="158" w:name="_Ref510259744"/>
      <w:bookmarkStart w:id="159"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58"/>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159"/>
    </w:p>
    <w:p w14:paraId="003AA537" w14:textId="38701107" w:rsidR="00BD7167" w:rsidRPr="00630043" w:rsidRDefault="00BD7167" w:rsidP="00BD7167">
      <w:pPr>
        <w:pStyle w:val="Caption"/>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en-US" w:eastAsia="en-US"/>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Caption"/>
        <w:rPr>
          <w:vanish/>
          <w:color w:val="000000"/>
          <w:szCs w:val="22"/>
          <w:lang w:val="sk-SK"/>
          <w:specVanish/>
        </w:rPr>
      </w:pPr>
      <w:bookmarkStart w:id="160" w:name="_Ref513977795"/>
      <w:bookmarkStart w:id="161"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0"/>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161"/>
    </w:p>
    <w:p w14:paraId="4886A1F3" w14:textId="2371D6A8" w:rsidR="00BD7167" w:rsidRPr="00630043" w:rsidRDefault="00BD7167" w:rsidP="00BD7167">
      <w:pPr>
        <w:pStyle w:val="Caption"/>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Caption"/>
        <w:rPr>
          <w:lang w:val="sk-SK"/>
        </w:rPr>
      </w:pPr>
    </w:p>
    <w:p w14:paraId="4086BA3F" w14:textId="77777777" w:rsidR="00BD7167" w:rsidRPr="00630043" w:rsidRDefault="00BD7167" w:rsidP="00BD7167">
      <w:pPr>
        <w:jc w:val="center"/>
        <w:rPr>
          <w:lang w:eastAsia="en-US" w:bidi="en-US"/>
        </w:rPr>
      </w:pPr>
      <w:r w:rsidRPr="00B66FCC">
        <w:rPr>
          <w:noProof/>
          <w:lang w:val="en-US" w:eastAsia="en-US"/>
        </w:rPr>
        <w:lastRenderedPageBreak/>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Caption"/>
        <w:rPr>
          <w:vanish/>
          <w:color w:val="000000"/>
          <w:szCs w:val="22"/>
          <w:lang w:val="sk-SK"/>
          <w:specVanish/>
        </w:rPr>
      </w:pPr>
      <w:bookmarkStart w:id="162" w:name="_Ref513977929"/>
      <w:bookmarkStart w:id="163"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2"/>
      <w:r w:rsidRPr="00630043">
        <w:rPr>
          <w:szCs w:val="22"/>
          <w:lang w:val="sk-SK"/>
        </w:rPr>
        <w:t xml:space="preserve"> Spektrum prvého </w:t>
      </w:r>
      <w:r w:rsidR="009076DD">
        <w:t>srdcov</w:t>
      </w:r>
      <w:r w:rsidRPr="00630043">
        <w:rPr>
          <w:szCs w:val="22"/>
          <w:lang w:val="sk-SK"/>
        </w:rPr>
        <w:t>ého zvuku S1 pre 30 ľudí.</w:t>
      </w:r>
      <w:bookmarkEnd w:id="163"/>
    </w:p>
    <w:p w14:paraId="70019807" w14:textId="5E0EC899" w:rsidR="00BD7167" w:rsidRPr="0068248B" w:rsidRDefault="00BD7167" w:rsidP="0068248B">
      <w:pPr>
        <w:pStyle w:val="Caption"/>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ListParagraph"/>
        <w:numPr>
          <w:ilvl w:val="0"/>
          <w:numId w:val="30"/>
        </w:numPr>
      </w:pPr>
      <w:r w:rsidRPr="00630043">
        <w:t xml:space="preserve">Po filtrácií boli detekované S1 v každom R-R intervaly. </w:t>
      </w:r>
    </w:p>
    <w:p w14:paraId="17831468" w14:textId="77777777" w:rsidR="00BD7167" w:rsidRPr="00630043" w:rsidRDefault="00BD7167" w:rsidP="00BD7167">
      <w:pPr>
        <w:pStyle w:val="ListParagraph"/>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ListParagraph"/>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ListParagraph"/>
        <w:ind w:left="780"/>
      </w:pPr>
    </w:p>
    <w:p w14:paraId="2B00E78A" w14:textId="77777777" w:rsidR="00BD7167" w:rsidRPr="00630043"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Heading4"/>
      </w:pPr>
      <w:bookmarkStart w:id="164" w:name="_Toc386404214"/>
      <w:r w:rsidRPr="00630043">
        <w:lastRenderedPageBreak/>
        <w:t>Filtrácia fourierovou transformáciou</w:t>
      </w:r>
      <w:bookmarkEnd w:id="164"/>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en-US" w:eastAsia="en-US"/>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Caption"/>
        <w:rPr>
          <w:vanish/>
          <w:color w:val="000000"/>
          <w:szCs w:val="22"/>
          <w:lang w:val="sk-SK"/>
          <w:specVanish/>
        </w:rPr>
      </w:pPr>
      <w:bookmarkStart w:id="165" w:name="_Ref513977171"/>
      <w:bookmarkStart w:id="166"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5"/>
      <w:r w:rsidRPr="00B66FCC">
        <w:rPr>
          <w:lang w:val="sk-SK"/>
        </w:rPr>
        <w:t>: T</w:t>
      </w:r>
      <w:r w:rsidRPr="00630043">
        <w:rPr>
          <w:szCs w:val="22"/>
          <w:lang w:val="sk-SK"/>
        </w:rPr>
        <w:t>abuľka pásmových filtrov so spodnými a hornými hraničnými frekvenciami.</w:t>
      </w:r>
      <w:bookmarkEnd w:id="166"/>
      <w:r w:rsidRPr="00630043">
        <w:rPr>
          <w:vanish/>
          <w:color w:val="000000"/>
          <w:szCs w:val="22"/>
          <w:lang w:val="sk-SK"/>
          <w:specVanish/>
        </w:rPr>
        <w:t xml:space="preserve"> </w:t>
      </w:r>
    </w:p>
    <w:p w14:paraId="2AC6F703" w14:textId="77777777" w:rsidR="00BD7167" w:rsidRPr="00630043" w:rsidRDefault="00BD7167" w:rsidP="00BD7167">
      <w:pPr>
        <w:pStyle w:val="Caption"/>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Caption"/>
        <w:rPr>
          <w:szCs w:val="22"/>
          <w:lang w:val="sk-SK"/>
        </w:rPr>
      </w:pPr>
    </w:p>
    <w:p w14:paraId="2AA9951A" w14:textId="77777777" w:rsidR="00BD7167" w:rsidRPr="00630043" w:rsidRDefault="00BD7167" w:rsidP="00BD7167">
      <w:pPr>
        <w:pStyle w:val="Heading4"/>
      </w:pPr>
      <w:bookmarkStart w:id="167" w:name="_Toc386404215"/>
      <w:r w:rsidRPr="00630043">
        <w:t>DWT</w:t>
      </w:r>
      <w:bookmarkEnd w:id="167"/>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w:t>
      </w:r>
      <w:r w:rsidRPr="00630043">
        <w:lastRenderedPageBreak/>
        <w:t xml:space="preserve">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Caption"/>
        <w:spacing w:before="240"/>
        <w:rPr>
          <w:szCs w:val="22"/>
          <w:lang w:val="sk-SK"/>
        </w:rPr>
      </w:pPr>
      <w:bookmarkStart w:id="168" w:name="_Ref510260215"/>
      <w:bookmarkStart w:id="169" w:name="_Ref510260211"/>
      <w:bookmarkStart w:id="170" w:name="_Toc510268061"/>
      <w:bookmarkStart w:id="171" w:name="_Toc513584972"/>
      <w:bookmarkStart w:id="172"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68"/>
      <w:r w:rsidRPr="00630043">
        <w:rPr>
          <w:lang w:val="sk-SK"/>
        </w:rPr>
        <w:t>:</w:t>
      </w:r>
      <w:r w:rsidRPr="00630043">
        <w:rPr>
          <w:szCs w:val="22"/>
          <w:lang w:val="sk-SK"/>
        </w:rPr>
        <w:t xml:space="preserve"> Stupne rozkladu DWT a im prislúchajúce frekvenčné pásma.</w:t>
      </w:r>
      <w:bookmarkEnd w:id="169"/>
      <w:bookmarkEnd w:id="170"/>
      <w:bookmarkEnd w:id="171"/>
      <w:bookmarkEnd w:id="172"/>
    </w:p>
    <w:p w14:paraId="7D9D22B4" w14:textId="77777777" w:rsidR="00BD7167" w:rsidRPr="00630043" w:rsidRDefault="00BD7167" w:rsidP="00BD7167"/>
    <w:p w14:paraId="1049553F" w14:textId="1343C692" w:rsidR="00BD7167" w:rsidRPr="00630043" w:rsidRDefault="00BD7167" w:rsidP="00BD7167">
      <w:r w:rsidRPr="00630043">
        <w:t xml:space="preserve">Po rozložení signálu na detaily sa signál rekonštruuje z vybraných detailov </w:t>
      </w:r>
      <w:r w:rsidR="00AB0D6B">
        <w:t>na</w:t>
      </w:r>
      <w:bookmarkStart w:id="173" w:name="_GoBack"/>
      <w:bookmarkEnd w:id="173"/>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4"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4"/>
            <w:r w:rsidRPr="00630043">
              <w:rPr>
                <w:color w:val="000000"/>
              </w:rPr>
              <w:t>)</w:t>
            </w:r>
          </w:p>
        </w:tc>
      </w:tr>
    </w:tbl>
    <w:p w14:paraId="410E7865" w14:textId="77777777" w:rsidR="00BD7167" w:rsidRPr="00630043" w:rsidRDefault="00BD7167" w:rsidP="00BD7167"/>
    <w:p w14:paraId="674EAF93" w14:textId="49627081"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lastRenderedPageBreak/>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Caption"/>
        <w:rPr>
          <w:lang w:val="sk-SK"/>
        </w:rPr>
      </w:pPr>
      <w:bookmarkStart w:id="175" w:name="_Ref510260338"/>
      <w:bookmarkStart w:id="176" w:name="_Toc510268062"/>
      <w:bookmarkStart w:id="177" w:name="_Toc513584973"/>
    </w:p>
    <w:p w14:paraId="134DF29E" w14:textId="77777777" w:rsidR="00BD7167" w:rsidRPr="00630043" w:rsidRDefault="00BD7167" w:rsidP="00BD7167">
      <w:pPr>
        <w:pStyle w:val="Caption"/>
        <w:rPr>
          <w:vanish/>
          <w:color w:val="000000"/>
          <w:szCs w:val="22"/>
          <w:lang w:val="sk-SK"/>
          <w:specVanish/>
        </w:rPr>
      </w:pPr>
      <w:bookmarkStart w:id="178"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5"/>
      <w:r w:rsidRPr="00630043">
        <w:rPr>
          <w:lang w:val="sk-SK"/>
        </w:rPr>
        <w:t>:</w:t>
      </w:r>
      <w:r w:rsidRPr="00630043">
        <w:rPr>
          <w:szCs w:val="22"/>
          <w:lang w:val="sk-SK"/>
        </w:rPr>
        <w:t xml:space="preserve"> Tabuľka filtrov DWT s najnižším (pravý stĺpec) a najvyšším (prvý riadok) stupňom rozkladu.</w:t>
      </w:r>
      <w:bookmarkEnd w:id="176"/>
      <w:bookmarkEnd w:id="177"/>
      <w:bookmarkEnd w:id="178"/>
      <w:r w:rsidRPr="00630043">
        <w:rPr>
          <w:vanish/>
          <w:color w:val="000000"/>
          <w:szCs w:val="22"/>
          <w:lang w:val="sk-SK"/>
          <w:specVanish/>
        </w:rPr>
        <w:t xml:space="preserve"> </w:t>
      </w:r>
    </w:p>
    <w:p w14:paraId="30614509" w14:textId="77777777" w:rsidR="00BD7167" w:rsidRPr="00630043" w:rsidRDefault="00BD7167" w:rsidP="00BD7167">
      <w:pPr>
        <w:pStyle w:val="Caption"/>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Heading4"/>
      </w:pPr>
      <w:bookmarkStart w:id="179" w:name="_Toc386404216"/>
      <w:r w:rsidRPr="00630043">
        <w:t>Hodnotenie optimálnosti filtrácie</w:t>
      </w:r>
      <w:bookmarkEnd w:id="179"/>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2F3255"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604E1F44"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 ale vykresluj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w:t>
      </w:r>
      <w:r w:rsidRPr="00630043">
        <w:lastRenderedPageBreak/>
        <w:t xml:space="preserve">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en-US" w:eastAsia="en-US"/>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Caption"/>
        <w:rPr>
          <w:vanish/>
          <w:szCs w:val="22"/>
          <w:lang w:val="sk-SK"/>
          <w:specVanish/>
        </w:rPr>
      </w:pPr>
      <w:bookmarkStart w:id="180" w:name="_Ref510260483"/>
      <w:bookmarkStart w:id="181" w:name="_Ref513977304"/>
      <w:bookmarkStart w:id="182"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80"/>
      <w:bookmarkEnd w:id="181"/>
      <w:r w:rsidRPr="00630043">
        <w:rPr>
          <w:lang w:val="sk-SK"/>
        </w:rPr>
        <w:t xml:space="preserve">: Detekcia prvého </w:t>
      </w:r>
      <w:r w:rsidR="009076DD">
        <w:t>srdcov</w:t>
      </w:r>
      <w:r w:rsidRPr="00630043">
        <w:rPr>
          <w:lang w:val="sk-SK"/>
        </w:rPr>
        <w:t>ého zvuku – S1</w:t>
      </w:r>
      <w:bookmarkEnd w:id="182"/>
    </w:p>
    <w:p w14:paraId="550D41C1" w14:textId="77777777" w:rsidR="00BD7167" w:rsidRPr="00630043" w:rsidRDefault="00BD7167" w:rsidP="00BD7167">
      <w:pPr>
        <w:pStyle w:val="Caption"/>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Horizontální osa  reprezentuje čas v sekundách, časová mierka je rozdielna v hornej a dolnej časti obrázku.</w:t>
      </w:r>
    </w:p>
    <w:p w14:paraId="3C31DA1D" w14:textId="4325F421"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183" w:name="_Ref510260788"/>
      <w:bookmarkStart w:id="184" w:name="_Toc516835686"/>
      <w:r w:rsidRPr="00B66FCC">
        <w:rPr>
          <w:noProof/>
          <w:lang w:val="en-US" w:eastAsia="en-US"/>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3"/>
      <w:r w:rsidRPr="00630043">
        <w:t>: Korelačne koeficienty respiračnej krivky a 10 oneskorených R-S1 kriviek.</w:t>
      </w:r>
      <w:bookmarkEnd w:id="184"/>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0A7FA43A"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185" w:name="_Toc510268063"/>
      <w:bookmarkStart w:id="186"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Caption"/>
        <w:rPr>
          <w:vanish/>
          <w:szCs w:val="22"/>
          <w:lang w:val="sk-SK"/>
          <w:specVanish/>
        </w:rPr>
      </w:pPr>
      <w:bookmarkStart w:id="187" w:name="_Ref513978532"/>
      <w:bookmarkStart w:id="188" w:name="_Toc516835703"/>
      <w:r w:rsidRPr="00B66FCC">
        <w:rPr>
          <w:noProof/>
          <w:lang w:bidi="ar-SA"/>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7"/>
      <w:r w:rsidR="00BD7167" w:rsidRPr="00B66FCC">
        <w:rPr>
          <w:lang w:val="sk-SK"/>
        </w:rPr>
        <w:t xml:space="preserve">: </w:t>
      </w:r>
      <w:r w:rsidR="00BD7167" w:rsidRPr="00630043">
        <w:rPr>
          <w:szCs w:val="22"/>
          <w:lang w:val="sk-SK"/>
        </w:rPr>
        <w:t>Maxima korelácií medzi respiráciou a S1 po filtrácií rôznymi pásmovými filtrami</w:t>
      </w:r>
      <w:bookmarkEnd w:id="185"/>
      <w:bookmarkEnd w:id="186"/>
      <w:bookmarkEnd w:id="188"/>
    </w:p>
    <w:p w14:paraId="240C6F7D" w14:textId="78ACC189" w:rsidR="00BD7167" w:rsidRPr="002C512A" w:rsidRDefault="00BD7167" w:rsidP="002C512A">
      <w:pPr>
        <w:pStyle w:val="Caption"/>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7777777" w:rsidR="00BD7167" w:rsidRPr="00630043" w:rsidRDefault="00A37FEB" w:rsidP="00BD7167">
      <w:pPr>
        <w:rPr>
          <w:vanish/>
        </w:rPr>
      </w:pPr>
      <w:r w:rsidRPr="00630043">
        <w:lastRenderedPageBreak/>
        <w:t xml:space="preserve">Tabuľka </w:t>
      </w:r>
      <w:r>
        <w:rPr>
          <w:noProof/>
        </w:rPr>
        <w:t>7</w:t>
      </w:r>
      <w:r w:rsidR="00BD7167" w:rsidRPr="00B66FCC">
        <w:fldChar w:fldCharType="end"/>
      </w:r>
      <w:r w:rsidR="00BD7167" w:rsidRPr="00630043">
        <w:t xml:space="preserve">. Prvá tabuľka reprezentuje hlboké dýchanie fourierovu transformáciu, druhá spontánne. dýchanie a fourierovú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n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en-US" w:eastAsia="en-US"/>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89" w:name="_Ref510262471"/>
    </w:p>
    <w:p w14:paraId="19B501FD" w14:textId="77777777" w:rsidR="00BD7167" w:rsidRPr="002C512A" w:rsidRDefault="00BD7167" w:rsidP="00BD7167">
      <w:pPr>
        <w:pStyle w:val="Caption"/>
        <w:rPr>
          <w:vanish/>
          <w:lang w:val="sk-SK"/>
          <w:specVanish/>
        </w:rPr>
      </w:pPr>
      <w:bookmarkStart w:id="190" w:name="_Toc510268064"/>
      <w:bookmarkStart w:id="191" w:name="_Toc513584975"/>
      <w:bookmarkStart w:id="192" w:name="_Toc51683570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189"/>
      <w:r w:rsidRPr="00630043">
        <w:rPr>
          <w:lang w:val="sk-SK"/>
        </w:rPr>
        <w:t>: Mediány korelácií medzi R-S1 krivkou a respiráciou 30 dobrovoľníkov</w:t>
      </w:r>
      <w:bookmarkEnd w:id="190"/>
      <w:bookmarkEnd w:id="191"/>
      <w:bookmarkEnd w:id="192"/>
      <w:r w:rsidRPr="00630043">
        <w:rPr>
          <w:vanish/>
          <w:lang w:val="sk-SK"/>
          <w:specVanish/>
        </w:rPr>
        <w:t xml:space="preserve"> </w:t>
      </w:r>
    </w:p>
    <w:p w14:paraId="5019F571" w14:textId="7815E17B" w:rsidR="00BD7167" w:rsidRDefault="002C512A" w:rsidP="00BD7167">
      <w:pPr>
        <w:rPr>
          <w:vanish/>
        </w:rPr>
      </w:pPr>
      <w:r>
        <w:rPr>
          <w:vanish/>
        </w:rPr>
        <w:t xml:space="preserve"> </w:t>
      </w:r>
    </w:p>
    <w:p w14:paraId="7A78272A" w14:textId="77777777" w:rsidR="002C512A" w:rsidRPr="00630043" w:rsidRDefault="002C512A" w:rsidP="00BD7167">
      <w:pPr>
        <w:rPr>
          <w:vanish/>
        </w:rPr>
      </w:pPr>
    </w:p>
    <w:p w14:paraId="38CAEED2" w14:textId="409E8A11" w:rsidR="00BD7167" w:rsidRPr="002C512A" w:rsidRDefault="00BD7167" w:rsidP="002C512A">
      <w:pPr>
        <w:rPr>
          <w:vanish/>
        </w:rPr>
      </w:pPr>
      <w:r w:rsidRPr="00630043">
        <w:t>. DWT však nie je tak citlivé na zmenu frekvenčného pásma. Banky filtrov db4, db14 a coif2 dosahovali veľmi podobných výsledkov. Na základe tejto štúdie sa dá povedať, že fourierová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05DB4F3F" w:rsidR="00BD7167" w:rsidRPr="00630043" w:rsidRDefault="00BD7167" w:rsidP="00BD7167">
      <w:pPr>
        <w:pStyle w:val="Heading3"/>
      </w:pPr>
      <w:bookmarkStart w:id="193" w:name="_Toc510268152"/>
      <w:bookmarkStart w:id="194" w:name="_Toc516835636"/>
      <w:r w:rsidRPr="00630043">
        <w:t xml:space="preserve">Detekcia </w:t>
      </w:r>
      <w:r w:rsidR="009076DD">
        <w:t>srdcov</w:t>
      </w:r>
      <w:r w:rsidRPr="00630043">
        <w:t>ého zvuku S2</w:t>
      </w:r>
      <w:bookmarkEnd w:id="193"/>
      <w:bookmarkEnd w:id="194"/>
    </w:p>
    <w:p w14:paraId="09B0082C" w14:textId="77777777" w:rsidR="00BD7167" w:rsidRPr="00630043" w:rsidRDefault="00BD7167" w:rsidP="00BD7167">
      <w:pPr>
        <w:tabs>
          <w:tab w:val="left" w:pos="7140"/>
        </w:tabs>
      </w:pPr>
    </w:p>
    <w:p w14:paraId="413636D5" w14:textId="77777777" w:rsidR="00BD7167" w:rsidRPr="00630043" w:rsidRDefault="00BD7167" w:rsidP="00BD7167">
      <w:pPr>
        <w:tabs>
          <w:tab w:val="left" w:pos="7140"/>
        </w:tabs>
      </w:pPr>
      <w:r w:rsidRPr="00630043">
        <w:lastRenderedPageBreak/>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Heading2"/>
      </w:pPr>
      <w:bookmarkStart w:id="195" w:name="_Toc386404213"/>
      <w:bookmarkStart w:id="196" w:name="_Toc510268153"/>
      <w:bookmarkStart w:id="197" w:name="_Toc516835637"/>
      <w:r w:rsidRPr="00630043">
        <w:t xml:space="preserve">Detekcia </w:t>
      </w:r>
      <w:bookmarkEnd w:id="195"/>
      <w:r w:rsidRPr="00630043">
        <w:t>bioimpedančných parametrov</w:t>
      </w:r>
      <w:bookmarkEnd w:id="196"/>
      <w:bookmarkEnd w:id="197"/>
    </w:p>
    <w:p w14:paraId="7B1C8607" w14:textId="0D6E7F76"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Heading3"/>
      </w:pPr>
      <w:bookmarkStart w:id="198" w:name="_Toc510268157"/>
      <w:bookmarkStart w:id="199" w:name="_Toc516835638"/>
      <w:r w:rsidRPr="00630043">
        <w:t>Úvod do navrhnutej metodiky</w:t>
      </w:r>
      <w:bookmarkEnd w:id="198"/>
      <w:bookmarkEnd w:id="199"/>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ListParagraph"/>
        <w:numPr>
          <w:ilvl w:val="0"/>
          <w:numId w:val="22"/>
        </w:numPr>
        <w:rPr>
          <w:b/>
          <w:i/>
        </w:rPr>
      </w:pPr>
      <m:oMath>
        <m:r>
          <m:rPr>
            <m:sty m:val="bi"/>
          </m:rPr>
          <w:rPr>
            <w:rFonts w:ascii="Cambria Math" w:hAnsi="Cambria Math"/>
          </w:rPr>
          <w:lastRenderedPageBreak/>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ListParagraph"/>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ListParagraph"/>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ListParagraph"/>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ListParagraph"/>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ListParagraph"/>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ListParagraph"/>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ListParagraph"/>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ListParagraph"/>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ListParagraph"/>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ListParagraph"/>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ListParagraph"/>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ListParagraph"/>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ListParagraph"/>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ListParagraph"/>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en-US" w:eastAsia="en-US"/>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Caption"/>
        <w:rPr>
          <w:vanish/>
          <w:lang w:val="sk-SK"/>
          <w:specVanish/>
        </w:rPr>
      </w:pPr>
      <w:bookmarkStart w:id="200" w:name="_Ref509143679"/>
      <w:bookmarkStart w:id="201"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200"/>
      <w:r w:rsidRPr="00630043">
        <w:rPr>
          <w:lang w:val="sk-SK"/>
        </w:rPr>
        <w:t>: Detekcia parametrov obehovej sústavy</w:t>
      </w:r>
      <w:bookmarkEnd w:id="201"/>
    </w:p>
    <w:p w14:paraId="53B42BF5" w14:textId="2EC1862D"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w:t>
      </w:r>
      <w:r w:rsidR="00E55C6C">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630043">
        <w:rPr>
          <w:rFonts w:eastAsiaTheme="majorEastAsia" w:cstheme="majorBidi"/>
          <w:spacing w:val="10"/>
          <w:sz w:val="22"/>
          <w:szCs w:val="18"/>
          <w:lang w:eastAsia="en-US" w:bidi="en-US"/>
        </w:rPr>
        <w:t>, krvný tlak-BP, HS</w:t>
      </w:r>
    </w:p>
    <w:p w14:paraId="4207389C" w14:textId="77777777" w:rsidR="00BD7167" w:rsidRPr="00630043" w:rsidRDefault="00BD7167" w:rsidP="00BD7167">
      <w:pPr>
        <w:pStyle w:val="Caption"/>
        <w:rPr>
          <w:lang w:val="sk-SK"/>
        </w:rPr>
      </w:pPr>
    </w:p>
    <w:p w14:paraId="2A139403" w14:textId="7727259F"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01B2B5B9" w:rsidR="00BD7167" w:rsidRPr="00630043" w:rsidRDefault="00BD7167" w:rsidP="00BD7167">
      <w:r w:rsidRPr="00630043">
        <w:t>Parameter Systolický arteriálny krvný tlak (</w:t>
      </w:r>
      <w:r w:rsidRPr="00630043">
        <w:rPr>
          <w:b/>
        </w:rPr>
        <w:t>SBP</w:t>
      </w:r>
      <w:r w:rsidRPr="00630043">
        <w:t xml:space="preserve">) je detekovaný ako lokálne maximum arteriálneho krvného tlaku počas </w:t>
      </w:r>
      <w:r w:rsidR="009076DD">
        <w:t>srdcov</w:t>
      </w:r>
      <w:r w:rsidRPr="00630043">
        <w:t>ého cyklu.</w:t>
      </w:r>
    </w:p>
    <w:p w14:paraId="7EB7A038" w14:textId="77777777" w:rsidR="00BD7167" w:rsidRPr="00630043" w:rsidRDefault="00BD7167" w:rsidP="00BD7167"/>
    <w:p w14:paraId="658A8F8F" w14:textId="4603A473" w:rsidR="00BD7167" w:rsidRPr="00630043" w:rsidRDefault="00BD7167" w:rsidP="00BD7167">
      <w:r w:rsidRPr="00630043">
        <w:t>Parameter Diastolický arteriálny krvný tlak (</w:t>
      </w:r>
      <w:r w:rsidRPr="00630043">
        <w:rPr>
          <w:b/>
        </w:rPr>
        <w:t>DBP</w:t>
      </w:r>
      <w:r w:rsidRPr="00630043">
        <w:t xml:space="preserve">) je detekovaný ako lokálne minimum arteriálneho krvného tlaku počas </w:t>
      </w:r>
      <w:r w:rsidR="009076DD">
        <w:t>srdcov</w:t>
      </w:r>
      <w:r w:rsidRPr="00630043">
        <w:t>ého cyklu.</w:t>
      </w:r>
    </w:p>
    <w:p w14:paraId="0FB24DAC" w14:textId="77777777" w:rsidR="00BD7167" w:rsidRPr="00630043" w:rsidRDefault="00BD7167" w:rsidP="00BD7167"/>
    <w:p w14:paraId="465A8877" w14:textId="77777777" w:rsidR="00BD7167" w:rsidRPr="00630043" w:rsidRDefault="00BD7167" w:rsidP="00BD7167">
      <w:r w:rsidRPr="00630043">
        <w:t>Parameter Pulzný tlak (</w:t>
      </w:r>
      <w:r w:rsidRPr="00630043">
        <w:rPr>
          <w:b/>
        </w:rPr>
        <w:t>PP</w:t>
      </w:r>
      <w:r w:rsidRPr="00630043">
        <w:t>) je spočítaný ako rozdiel systolického tlaku a diastolického tlaku.</w:t>
      </w:r>
    </w:p>
    <w:p w14:paraId="1A3213ED" w14:textId="77777777" w:rsidR="00BD7167" w:rsidRPr="00630043" w:rsidRDefault="00BD7167" w:rsidP="00BD7167"/>
    <w:p w14:paraId="0E3324A5" w14:textId="77777777" w:rsidR="00BD7167" w:rsidRPr="00630043" w:rsidRDefault="00BD7167" w:rsidP="00BD7167">
      <w:r w:rsidRPr="00630043">
        <w:lastRenderedPageBreak/>
        <w:t>Parameter Stredný tlak (</w:t>
      </w:r>
      <w:r w:rsidRPr="00630043">
        <w:rPr>
          <w:b/>
        </w:rPr>
        <w:t>MBP</w:t>
      </w:r>
      <w:r w:rsidRPr="00630043">
        <w:t>) je spočítaný ako 1/3 pulzného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je časové oneskorenie systolického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30E4DD3"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p>
    <w:p w14:paraId="5F06C33C" w14:textId="77777777" w:rsidR="00BD7167" w:rsidRPr="00630043" w:rsidRDefault="00BD7167" w:rsidP="00BD7167"/>
    <w:p w14:paraId="217CBC80" w14:textId="6F1BDEA2" w:rsidR="00BD7167" w:rsidRPr="00630043" w:rsidRDefault="00BD7167" w:rsidP="00BD7167">
      <w:r w:rsidRPr="00630043">
        <w:t>Parameter Vzdialenosť S2 od R vlny (</w:t>
      </w:r>
      <w:r w:rsidRPr="00630043">
        <w:rPr>
          <w:b/>
        </w:rPr>
        <w:t>R-S2</w:t>
      </w:r>
      <w:r w:rsidRPr="00630043">
        <w:t xml:space="preserve">) je časové oneskorenie </w:t>
      </w:r>
      <w:r w:rsidR="009076DD">
        <w:t>srdcov</w:t>
      </w:r>
      <w:r w:rsidRPr="00630043">
        <w:t>ého zvuku S2 od R vlny.</w:t>
      </w:r>
    </w:p>
    <w:p w14:paraId="49583CF6" w14:textId="77777777" w:rsidR="00BD7167" w:rsidRPr="00630043" w:rsidRDefault="00BD7167" w:rsidP="00BD7167"/>
    <w:p w14:paraId="592787A0" w14:textId="0CE6DFAA" w:rsidR="00BD7167" w:rsidRPr="00630043" w:rsidRDefault="00BD7167" w:rsidP="00BD7167">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Heading3"/>
      </w:pPr>
      <w:bookmarkStart w:id="202" w:name="_Toc510268158"/>
      <w:bookmarkStart w:id="203" w:name="_Toc516835639"/>
      <w:r w:rsidRPr="00630043">
        <w:t>Popisná štatistika</w:t>
      </w:r>
      <w:bookmarkEnd w:id="202"/>
      <w:r w:rsidRPr="00630043">
        <w:t xml:space="preserve"> - spontánne dýchanie</w:t>
      </w:r>
      <w:bookmarkEnd w:id="203"/>
    </w:p>
    <w:p w14:paraId="3F9B3189" w14:textId="77777777" w:rsidR="00BD7167" w:rsidRPr="00630043" w:rsidRDefault="00BD7167" w:rsidP="00BD7167"/>
    <w:p w14:paraId="3FC82638" w14:textId="6E7D89E8"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Táto kapitola uvádza popisnú štatistiku týchto parametrov počas spontánneho dýchania. Pre každý parameter bola detekovaná jedna hodnota pre jeden s</w:t>
      </w:r>
      <w:r w:rsidR="009076DD">
        <w:t>srdcov</w:t>
      </w:r>
      <w:r w:rsidRPr="00630043">
        <w:t xml:space="preserve">ý cyklus. Označme počet </w:t>
      </w:r>
      <w:r w:rsidR="009076DD">
        <w:t>srdcov</w:t>
      </w:r>
      <w:r w:rsidRPr="00630043">
        <w:t xml:space="preserve">ých cyklov počas 5 minútového merania ako N. Pre každý parameter potom </w:t>
      </w:r>
      <w:r w:rsidRPr="00630043">
        <w:lastRenderedPageBreak/>
        <w:t xml:space="preserve">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en-US" w:eastAsia="en-US"/>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en-US" w:eastAsia="en-US"/>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Caption"/>
        <w:rPr>
          <w:vanish/>
          <w:lang w:val="sk-SK"/>
          <w:specVanish/>
        </w:rPr>
      </w:pPr>
      <w:bookmarkStart w:id="204" w:name="_Ref513892756"/>
      <w:bookmarkStart w:id="205"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4"/>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5"/>
      <w:r w:rsidRPr="00630043">
        <w:rPr>
          <w:lang w:val="sk-SK"/>
        </w:rPr>
        <w:t xml:space="preserve"> </w:t>
      </w:r>
    </w:p>
    <w:p w14:paraId="18A7C69A" w14:textId="77777777" w:rsidR="00BD7167" w:rsidRPr="00630043" w:rsidRDefault="00BD7167" w:rsidP="00BD7167">
      <w:pPr>
        <w:pStyle w:val="Caption"/>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777ACFCB" w14:textId="77777777" w:rsidR="00BD7167" w:rsidRPr="00630043" w:rsidRDefault="00BD7167" w:rsidP="00BD7167">
      <w:r w:rsidRPr="00630043">
        <w:t xml:space="preserve">Označme tieto priemerné hodnoty ako popisné hodnoty pre daného dobrovoľníka. Aby sme zistili aká je hodnota parametrov naprieč všetkými meranými dobrovoľníkmi, spočítali sme popisnú štatistiku parametrov. Spočítali sme priemernú hodnotu a smerodatnú odchylku popisných hodnôt </w:t>
      </w:r>
      <w:r w:rsidRPr="00B66FCC">
        <w:t xml:space="preserve">(hodnoty parametru počas merania) </w:t>
      </w:r>
      <w:r w:rsidRPr="00630043">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en-US" w:eastAsia="en-US"/>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2F3255" w:rsidRDefault="002F3255"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2F3255" w:rsidRDefault="002F3255"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77777777" w:rsidR="00BD7167" w:rsidRPr="00630043" w:rsidRDefault="00BD7167" w:rsidP="00BD7167">
      <w:pPr>
        <w:pStyle w:val="Caption"/>
        <w:rPr>
          <w:vanish/>
          <w:lang w:val="sk-SK"/>
          <w:specVanish/>
        </w:rPr>
      </w:pPr>
      <w:bookmarkStart w:id="206" w:name="_Ref513894977"/>
      <w:bookmarkStart w:id="207"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6"/>
      <w:r w:rsidRPr="00B66FCC">
        <w:rPr>
          <w:lang w:val="sk-SK"/>
        </w:rPr>
        <w:t xml:space="preserve">: </w:t>
      </w:r>
      <w:bookmarkStart w:id="208" w:name="_Toc513584627"/>
      <w:r w:rsidRPr="00B66FCC">
        <w:rPr>
          <w:lang w:val="sk-SK"/>
        </w:rPr>
        <w:t>Popisná štatistika hodnoty parametrov počas spontnánneho dýchania pre 30 dobrovoľníkov.</w:t>
      </w:r>
      <w:bookmarkEnd w:id="207"/>
      <w:bookmarkEnd w:id="208"/>
    </w:p>
    <w:p w14:paraId="3FAF6E91" w14:textId="77777777" w:rsidR="00BD7167" w:rsidRPr="00630043" w:rsidRDefault="00BD7167" w:rsidP="00BD7167">
      <w:pPr>
        <w:pStyle w:val="Caption"/>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3170468C" w14:textId="6A002598" w:rsidR="00BD7167" w:rsidRPr="00630043" w:rsidRDefault="00BD7167" w:rsidP="00BD7167">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Tieto dynamické zmeny odrážajú fyziologické zmeny, stálosť hemodynamických parametrov počas merania, ale takisto stochastické procesy a šum. Na základe týchto zmien vieme, ktorý parameter do akej miery ovplyvnil zmeny v hodnotách vypočítaného </w:t>
      </w:r>
      <w:r w:rsidR="009076DD">
        <w:lastRenderedPageBreak/>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dobrovoľnika bola spočítaná pole hodnôt pre každý parameter o dĺžke počtu </w:t>
      </w:r>
      <w:r w:rsidR="009076DD">
        <w:t>srdcov</w:t>
      </w:r>
      <w:r w:rsidRPr="00630043">
        <w:t xml:space="preserve">ých cyklov. V poli hodnôt bola spočítaná smerodatná odchylka. Pre každého dobrovoľníka dostávame smerodatnú odchylku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smerodatnú odchylku.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en-US" w:eastAsia="en-US"/>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en-US" w:eastAsia="en-US"/>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en-US" w:eastAsia="en-US"/>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2F3255" w:rsidRDefault="002F3255"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2F3255" w:rsidRDefault="002F3255"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77777777" w:rsidR="00BD7167" w:rsidRPr="00B519B6" w:rsidRDefault="00BD7167" w:rsidP="00BD7167">
      <w:pPr>
        <w:pStyle w:val="Caption"/>
        <w:rPr>
          <w:vanish/>
          <w:lang w:val="sk-SK"/>
          <w:specVanish/>
        </w:rPr>
      </w:pPr>
      <w:bookmarkStart w:id="209" w:name="_Ref513900121"/>
      <w:bookmarkStart w:id="210" w:name="_Toc516835706"/>
      <w:bookmarkStart w:id="211"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09"/>
      <w:r w:rsidRPr="00B519B6">
        <w:rPr>
          <w:lang w:val="sk-SK"/>
        </w:rPr>
        <w:t>: Popisná štatistika výchylky parametrov počas spontnánneho dýchania pre 30 dobrovoľníkov.</w:t>
      </w:r>
      <w:bookmarkEnd w:id="210"/>
    </w:p>
    <w:bookmarkEnd w:id="211"/>
    <w:p w14:paraId="01623EAF" w14:textId="1FA8415A" w:rsidR="00BD7167" w:rsidRPr="00B66FCC" w:rsidRDefault="00BD7167" w:rsidP="00BD7167">
      <w:pPr>
        <w:pStyle w:val="Caption"/>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77777777" w:rsidR="00BD7167" w:rsidRPr="00630043" w:rsidRDefault="00BD7167" w:rsidP="00BD7167">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Heading3"/>
      </w:pPr>
      <w:bookmarkStart w:id="212" w:name="_Toc516835640"/>
      <w:r w:rsidRPr="00630043">
        <w:t>Popisná štatistika - Hlboké dýchanie</w:t>
      </w:r>
      <w:bookmarkEnd w:id="212"/>
    </w:p>
    <w:p w14:paraId="21E3571C" w14:textId="77777777" w:rsidR="00BD7167" w:rsidRPr="00630043" w:rsidRDefault="00BD7167" w:rsidP="00BD7167"/>
    <w:p w14:paraId="29917F73" w14:textId="7931A642"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kďežto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 xml:space="preserve">ého  výdaja a arteriálneho tlaku. Arteriálny krvný tlak kolíše o 4 až 6 mmHg v priebehu spontn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en-US" w:eastAsia="en-US"/>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2F3255" w:rsidRDefault="002F3255"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2F3255" w:rsidRDefault="002F3255"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en-US" w:eastAsia="en-US"/>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en-US" w:eastAsia="en-US"/>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Caption"/>
        <w:rPr>
          <w:vanish/>
          <w:lang w:val="sk-SK"/>
          <w:specVanish/>
        </w:rPr>
      </w:pPr>
      <w:bookmarkStart w:id="213" w:name="_Ref513901364"/>
      <w:bookmarkStart w:id="214"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3"/>
      <w:r w:rsidRPr="00B66FCC">
        <w:rPr>
          <w:lang w:val="sk-SK"/>
        </w:rPr>
        <w:t>: Popisná štatistika hodnoty parametrov počas hlbokého dýchania pre 30 dobrovoľníkov.</w:t>
      </w:r>
      <w:bookmarkEnd w:id="214"/>
    </w:p>
    <w:p w14:paraId="0CC46711" w14:textId="77777777" w:rsidR="00BD7167" w:rsidRDefault="00BD7167" w:rsidP="00BD7167">
      <w:pPr>
        <w:pStyle w:val="Caption"/>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Caption"/>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lastRenderedPageBreak/>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2F3255" w:rsidRDefault="002F3255" w:rsidP="00BD7167">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en-US" w:eastAsia="en-US"/>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en-US" w:eastAsia="en-US"/>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2F3255" w:rsidRDefault="002F3255"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2F3255" w:rsidRDefault="002F3255" w:rsidP="00BD7167">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en-US" w:eastAsia="en-US"/>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Caption"/>
        <w:rPr>
          <w:vanish/>
          <w:lang w:val="sk-SK"/>
          <w:specVanish/>
        </w:rPr>
      </w:pPr>
      <w:bookmarkStart w:id="215" w:name="_Ref513901380"/>
      <w:bookmarkStart w:id="216"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5"/>
      <w:r w:rsidRPr="00B66FCC">
        <w:rPr>
          <w:lang w:val="sk-SK"/>
        </w:rPr>
        <w:t>: Popisná štatistika výchylky parametrov počas spontánneho dýchania pre 30 dobrovoľníkov.</w:t>
      </w:r>
      <w:bookmarkEnd w:id="216"/>
    </w:p>
    <w:p w14:paraId="441927F5" w14:textId="77777777" w:rsidR="00BD7167" w:rsidRPr="00B66FCC" w:rsidRDefault="00BD7167" w:rsidP="00BD7167">
      <w:pPr>
        <w:pStyle w:val="Caption"/>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merodatné odchylk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Caption"/>
        <w:rPr>
          <w:lang w:val="sk-SK"/>
        </w:rPr>
      </w:pPr>
    </w:p>
    <w:p w14:paraId="7A77FADF" w14:textId="77777777" w:rsidR="00BD7167" w:rsidRPr="00630043" w:rsidRDefault="00BD7167" w:rsidP="00BD7167">
      <w:pPr>
        <w:pStyle w:val="NormalWeb"/>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alWeb"/>
        <w:spacing w:before="0" w:beforeAutospacing="0" w:after="0" w:afterAutospacing="0"/>
      </w:pPr>
    </w:p>
    <w:p w14:paraId="1D65FDAA" w14:textId="77777777" w:rsidR="00BD7167" w:rsidRPr="00630043" w:rsidRDefault="00BD7167" w:rsidP="00BD7167">
      <w:pPr>
        <w:pStyle w:val="Heading3"/>
      </w:pPr>
      <w:bookmarkStart w:id="217" w:name="_Toc516835641"/>
      <w:r w:rsidRPr="00630043">
        <w:t>Porovnanie výsledkov meraní s meraniami z literatúry</w:t>
      </w:r>
      <w:bookmarkEnd w:id="217"/>
    </w:p>
    <w:p w14:paraId="6CC114F5" w14:textId="77777777" w:rsidR="00BD7167" w:rsidRPr="00630043" w:rsidRDefault="00BD7167" w:rsidP="00BD7167">
      <w:r w:rsidRPr="00630043">
        <w:t xml:space="preserve"> </w:t>
      </w:r>
    </w:p>
    <w:p w14:paraId="464DEFAB" w14:textId="19EEA7D0" w:rsidR="00BD7167" w:rsidRPr="00630043" w:rsidRDefault="00BD7167" w:rsidP="00BD7167">
      <w:r w:rsidRPr="00630043">
        <w:t xml:space="preserve">Literatúra zaoberajúca sa bioimpedanciou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uvedenie hodnôt hlavných parametrov používaných pre výpočet </w:t>
      </w:r>
      <w:r w:rsidR="009076DD">
        <w:t>srdcov</w:t>
      </w:r>
      <w:r w:rsidRPr="00630043">
        <w:t xml:space="preserve">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w:t>
      </w:r>
      <w:r w:rsidRPr="00630043">
        <w:lastRenderedPageBreak/>
        <w:t xml:space="preserve">miestach bol popísaný problém zo získaním absolútnych hodnôt </w:t>
      </w:r>
      <w:r w:rsidR="009076DD">
        <w:t>srdcov</w:t>
      </w:r>
      <w:r w:rsidRPr="00630043">
        <w:t xml:space="preserve">ého výdaja z bioimpedancie a bolo navrhnuté používať výpočet </w:t>
      </w:r>
      <w:r w:rsidR="009076DD">
        <w:t>srdcov</w:t>
      </w:r>
      <w:r w:rsidRPr="00630043">
        <w:t>ého výdaja z bioimpedancie výhradne na sledovanie relatívnych zmien v </w:t>
      </w:r>
      <w:r w:rsidR="009076DD">
        <w:t>srdcov</w:t>
      </w:r>
      <w:r w:rsidRPr="00630043">
        <w:t>om výdaji. Rovnice na výpočet impedancie sú pritom známe už veľa rokov. Jediný nám známi zdroj ktorý uvádza hodnoty parametrov je práca Bernst</w:t>
      </w:r>
      <w:r w:rsidR="008D24BE">
        <w:t>e</w:t>
      </w:r>
      <w:r w:rsidRPr="00630043">
        <w:t xml:space="preserve">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w:t>
      </w:r>
      <w:r w:rsidR="008D24BE">
        <w:t>e</w:t>
      </w:r>
      <w:r w:rsidRPr="00630043">
        <w:t>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23B980CF"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w:t>
            </w:r>
            <w:r w:rsidR="008D24BE">
              <w:rPr>
                <w:rFonts w:ascii="Arial" w:hAnsi="Arial" w:cs="Arial"/>
                <w:b/>
                <w:bCs/>
                <w:sz w:val="22"/>
                <w:szCs w:val="22"/>
              </w:rPr>
              <w:t>e</w:t>
            </w:r>
            <w:r w:rsidRPr="00630043">
              <w:rPr>
                <w:rFonts w:ascii="Arial" w:hAnsi="Arial" w:cs="Arial"/>
                <w:b/>
                <w:bCs/>
                <w:sz w:val="22"/>
                <w:szCs w:val="22"/>
              </w:rPr>
              <w:t>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77777777" w:rsidR="00BD7167" w:rsidRPr="00630043" w:rsidRDefault="00BD7167" w:rsidP="00BD7167">
      <w:pPr>
        <w:pStyle w:val="Caption"/>
        <w:rPr>
          <w:vanish/>
          <w:lang w:val="sk-SK"/>
          <w:specVanish/>
        </w:rPr>
      </w:pPr>
      <w:bookmarkStart w:id="218" w:name="_Ref513901643"/>
      <w:bookmarkStart w:id="219"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8"/>
      <w:r w:rsidRPr="00B66FCC">
        <w:rPr>
          <w:lang w:val="sk-SK"/>
        </w:rPr>
        <w:t>: Porovnanie hodnota bioimpedančných parametov z literatúry a </w:t>
      </w:r>
      <w:r>
        <w:rPr>
          <w:lang w:val="sk-SK"/>
        </w:rPr>
        <w:t>tejto</w:t>
      </w:r>
      <w:r w:rsidRPr="00B66FCC">
        <w:rPr>
          <w:lang w:val="sk-SK"/>
        </w:rPr>
        <w:t xml:space="preserve"> práce.</w:t>
      </w:r>
      <w:bookmarkEnd w:id="219"/>
    </w:p>
    <w:p w14:paraId="242E03A0" w14:textId="6283020A" w:rsidR="00BD7167" w:rsidRPr="00630043" w:rsidRDefault="00BD7167" w:rsidP="00BD7167">
      <w:pPr>
        <w:pStyle w:val="Caption"/>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kanal15. </w:t>
      </w:r>
    </w:p>
    <w:p w14:paraId="144DC9EC" w14:textId="77777777" w:rsidR="00BD7167" w:rsidRPr="00630043" w:rsidRDefault="00BD7167" w:rsidP="00BD7167"/>
    <w:p w14:paraId="07483070" w14:textId="21FE8505"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w:t>
      </w:r>
      <w:r w:rsidR="008D24BE">
        <w:t>e</w:t>
      </w:r>
      <w:r w:rsidRPr="00B519B6">
        <w:t>inovej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Bernst</w:t>
      </w:r>
      <w:r w:rsidR="008D24BE">
        <w:t>e</w:t>
      </w:r>
      <w:r w:rsidRPr="00630043">
        <w:t xml:space="preserve">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Heading3"/>
      </w:pPr>
      <w:bookmarkStart w:id="220" w:name="_Toc516835642"/>
      <w:r w:rsidRPr="00630043">
        <w:lastRenderedPageBreak/>
        <w:t>Reakcia hemodynamických parametrov na dýchanie</w:t>
      </w:r>
      <w:bookmarkEnd w:id="220"/>
    </w:p>
    <w:p w14:paraId="24C781B3" w14:textId="77777777" w:rsidR="00BD7167" w:rsidRPr="00630043" w:rsidRDefault="00BD7167" w:rsidP="00BD7167"/>
    <w:p w14:paraId="14C77DCE" w14:textId="398745E3" w:rsidR="00BD7167" w:rsidRPr="00630043" w:rsidRDefault="00BD7167" w:rsidP="00BD7167">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en-US" w:eastAsia="en-US"/>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Caption"/>
        <w:rPr>
          <w:vanish/>
          <w:specVanish/>
        </w:rPr>
      </w:pPr>
      <w:bookmarkStart w:id="221" w:name="_Ref513919076"/>
      <w:bookmarkStart w:id="222"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1"/>
      <w:r w:rsidRPr="00630043">
        <w:t>: Vytvorenie lineárne interpolovanej krivky parametra</w:t>
      </w:r>
      <w:r>
        <w:t xml:space="preserve"> - LI postupnosť (</w:t>
      </w:r>
      <w:r w:rsidRPr="00B66FCC">
        <w:rPr>
          <w:i/>
        </w:rPr>
        <w:t>LI sequence</w:t>
      </w:r>
      <w:r>
        <w:t>)</w:t>
      </w:r>
      <w:r w:rsidRPr="00630043">
        <w:t>.</w:t>
      </w:r>
      <w:bookmarkEnd w:id="222"/>
    </w:p>
    <w:p w14:paraId="18C3EC4B" w14:textId="11DEFE5E" w:rsidR="00BD7167" w:rsidRPr="00630043" w:rsidRDefault="00BD7167" w:rsidP="00BD7167">
      <w:pPr>
        <w:pStyle w:val="Caption"/>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2F4CBC88" w14:textId="77777777"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noh a rúk sú tu znázornené iba kanály 7, 8 a 15, 16 pre ušetrenie miesta. Pre ukážku sú zobrazené aj kanály ramien: 11, 12. </w:t>
      </w:r>
    </w:p>
    <w:p w14:paraId="2DE98B98" w14:textId="77777777" w:rsidR="00BD7167" w:rsidRPr="00B66FCC" w:rsidRDefault="00BD7167" w:rsidP="00BD7167">
      <w:pPr>
        <w:pStyle w:val="Caption"/>
        <w:rPr>
          <w:vanish/>
          <w:lang w:val="sk-SK"/>
          <w:specVanish/>
        </w:rPr>
      </w:pPr>
      <w:bookmarkStart w:id="223" w:name="_Toc516835690"/>
      <m:oMath>
        <m:r>
          <m:rPr>
            <m:sty m:val="p"/>
          </m:rPr>
          <w:rPr>
            <w:rFonts w:ascii="Cambria Math" w:hAnsi="Cambria Math"/>
            <w:noProof/>
            <w:lang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4"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4"/>
      <w:r w:rsidRPr="00B66FCC">
        <w:rPr>
          <w:lang w:val="sk-SK"/>
        </w:rPr>
        <w:t>: LI postupnosti hemodynamických parametrov.</w:t>
      </w:r>
      <w:bookmarkEnd w:id="223"/>
      <w:r w:rsidRPr="00B66FCC">
        <w:rPr>
          <w:lang w:val="sk-SK"/>
        </w:rPr>
        <w:t xml:space="preserve"> </w:t>
      </w:r>
    </w:p>
    <w:p w14:paraId="739D060E" w14:textId="77777777" w:rsidR="00BD7167" w:rsidRPr="00B66FCC" w:rsidRDefault="00BD7167" w:rsidP="00BD7167">
      <w:pPr>
        <w:pStyle w:val="Caption"/>
        <w:rPr>
          <w:lang w:val="sk-SK"/>
        </w:rPr>
      </w:pPr>
      <w:r w:rsidRPr="00B66FCC">
        <w:rPr>
          <w:lang w:val="sk-SK"/>
        </w:rPr>
        <w:t xml:space="preserve"> Ukážka časového priebehu hemodynamických parametrov jedneho dobrovoľníka počas hlbokého dýchania. Kanály impedancie sú usporiadané na základe ich vzdialeností od hrudníka. Z Impedancie noh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25" w:name="_Ref509140471"/>
      <w:r w:rsidRPr="00630043">
        <w:t xml:space="preserve"> </w:t>
      </w:r>
      <w:bookmarkEnd w:id="225"/>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2F3255"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6"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6"/>
            <w:r w:rsidRPr="00630043">
              <w:rPr>
                <w:color w:val="000000"/>
              </w:rPr>
              <w:t>)</w:t>
            </w:r>
          </w:p>
        </w:tc>
      </w:tr>
    </w:tbl>
    <w:p w14:paraId="4182C878" w14:textId="77777777" w:rsidR="00BD7167" w:rsidRPr="00630043" w:rsidRDefault="00BD7167" w:rsidP="00BD7167"/>
    <w:p w14:paraId="515173C4" w14:textId="77777777"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2F3255"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7"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7"/>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ListParagraph"/>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ListParagraph"/>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44EAF031" w14:textId="2014B399" w:rsidR="00067698" w:rsidRDefault="00BD7167" w:rsidP="00067698">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67698" w:rsidRPr="00630043">
        <w:t>zvýraznené 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Caption"/>
        <w:spacing w:before="240"/>
        <w:rPr>
          <w:vanish/>
          <w:lang w:val="sk-SK"/>
          <w:specVanish/>
        </w:rPr>
      </w:pPr>
      <w:bookmarkStart w:id="228" w:name="_Ref513920337"/>
      <w:bookmarkStart w:id="229"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8"/>
      <w:r w:rsidRPr="00B519B6">
        <w:rPr>
          <w:lang w:val="sk-SK"/>
        </w:rPr>
        <w:t>: Sila väzba (C) parametrov</w:t>
      </w:r>
      <w:r w:rsidRPr="00630043">
        <w:rPr>
          <w:lang w:val="sk-SK"/>
        </w:rPr>
        <w:t xml:space="preserve"> na dýchanie a ich oneskorenie reakcie (PS) na dýchanie.</w:t>
      </w:r>
      <w:bookmarkEnd w:id="229"/>
    </w:p>
    <w:p w14:paraId="53AA1D20" w14:textId="07C87230" w:rsidR="00BD7167" w:rsidRPr="00630043" w:rsidRDefault="00BD7167" w:rsidP="00BD7167">
      <w:pPr>
        <w:pStyle w:val="Caption"/>
        <w:rPr>
          <w:lang w:val="sk-SK"/>
        </w:rPr>
      </w:pPr>
      <w:r w:rsidRPr="00630043">
        <w:rPr>
          <w:lang w:val="sk-SK"/>
        </w:rPr>
        <w:t xml:space="preserve"> V pravom stĺpci sú hodnoty pre hlboké dýchanie a v pravom pre spontánne dýchanie vo formáte median (1/4 kvartil; ¾ kvartil). Zhora dole sú bioimpedančné parametre, ďalej parametre krvného tlaku, </w:t>
      </w:r>
      <w:r w:rsidR="009076DD">
        <w:t>srdcov</w:t>
      </w:r>
      <w:r w:rsidRPr="00630043">
        <w:rPr>
          <w:lang w:val="sk-SK"/>
        </w:rPr>
        <w:t xml:space="preserve">ých zvukov a RR intervaly. Zelene sú </w:t>
      </w:r>
    </w:p>
    <w:p w14:paraId="7D1B9913" w14:textId="640679D3" w:rsidR="00BD7167" w:rsidRPr="00630043" w:rsidRDefault="00BD7167" w:rsidP="00BD7167">
      <w:pPr>
        <w:pStyle w:val="Caption"/>
        <w:spacing w:before="240"/>
        <w:rPr>
          <w:vanish/>
          <w:lang w:val="sk-SK"/>
          <w:specVanish/>
        </w:rPr>
      </w:pPr>
      <w:bookmarkStart w:id="230" w:name="_Toc516835691"/>
      <w:r w:rsidRPr="00B66FCC">
        <w:rPr>
          <w:noProof/>
          <w:lang w:bidi="ar-SA"/>
        </w:rPr>
        <w:lastRenderedPageBreak/>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1"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1"/>
      <w:r w:rsidRPr="00630043">
        <w:rPr>
          <w:lang w:val="sk-SK"/>
        </w:rPr>
        <w:t>: Polárne diagramy znázorňujú odozvu kardiovaskulárnych parametrov na hlboké dýchanie s periodou 10 sekund .</w:t>
      </w:r>
      <w:bookmarkEnd w:id="230"/>
    </w:p>
    <w:p w14:paraId="26CC7706" w14:textId="77777777" w:rsidR="00BD7167" w:rsidRPr="00B66FCC" w:rsidRDefault="00BD7167" w:rsidP="00BD7167">
      <w:pPr>
        <w:pStyle w:val="Caption"/>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Heading3"/>
      </w:pPr>
      <w:bookmarkStart w:id="232" w:name="_Toc51683564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2"/>
      <w:r w:rsidRPr="00630043">
        <w:t xml:space="preserve"> </w:t>
      </w:r>
    </w:p>
    <w:p w14:paraId="2986E7CE" w14:textId="77777777" w:rsidR="00BD7167" w:rsidRPr="00630043" w:rsidRDefault="00BD7167" w:rsidP="00BD7167"/>
    <w:p w14:paraId="3777960A" w14:textId="77777777"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w:t>
      </w:r>
      <w:r w:rsidRPr="00630043">
        <w:lastRenderedPageBreak/>
        <w:t xml:space="preserve">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Heading3"/>
      </w:pPr>
      <w:bookmarkStart w:id="233" w:name="_Toc51683564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3"/>
      <w:r w:rsidRPr="00630043">
        <w:t xml:space="preserve"> </w:t>
      </w:r>
    </w:p>
    <w:p w14:paraId="0EB89115" w14:textId="77777777" w:rsidR="00BD7167" w:rsidRPr="00630043" w:rsidRDefault="00BD7167" w:rsidP="00BD7167"/>
    <w:p w14:paraId="59A283C8" w14:textId="0B4BDE81"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Heading3"/>
      </w:pPr>
      <w:bookmarkStart w:id="234" w:name="_Toc516835645"/>
      <w:r w:rsidRPr="00630043">
        <w:t>Rýchlosť pulznej vlny: PVW</w:t>
      </w:r>
      <w:bookmarkEnd w:id="234"/>
    </w:p>
    <w:p w14:paraId="75223BD7" w14:textId="77777777" w:rsidR="00BD7167" w:rsidRPr="00630043" w:rsidRDefault="00BD7167" w:rsidP="00BD7167"/>
    <w:p w14:paraId="3D5E9361" w14:textId="7CB81D54" w:rsidR="00BD7167" w:rsidRPr="00630043" w:rsidRDefault="00BD7167" w:rsidP="00BD7167">
      <w:r w:rsidRPr="00630043">
        <w:t xml:space="preserve">Viac kanálová impedancie poskytuje výnimočnú príležitosť na určenie rýchlosti pulznej vlny simultánne </w:t>
      </w:r>
      <w:r w:rsidRPr="00B519B6">
        <w:t>na rôznych miestach tela. Korelácia PVW s dýchaním vyššia ako 0,5 bola nájdená na miestach priamo spojených s hrudníkom (3-7, 3-5, 4-8, 4-6, 3-15, 4-16), bola korelácia nižšia. PVW spojená s hrudníkom dosahuje fázový posun 2,2-3,6s. Absolútne hodnoty parametra</w:t>
      </w:r>
      <w:r w:rsidRPr="00630043">
        <w:t xml:space="preserve">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narastajú s rastúcou vzdialenosťou od hrudníka. PVW medzi hruďou a stehnom  (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w:t>
      </w:r>
      <w:r w:rsidRPr="00630043">
        <w:lastRenderedPageBreak/>
        <w:t xml:space="preserve">priemerovanie signálu –dZ/d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en-US" w:eastAsia="en-US"/>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en-US" w:eastAsia="en-US"/>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en-US" w:eastAsia="en-US"/>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Caption"/>
        <w:spacing w:before="240"/>
        <w:rPr>
          <w:vanish/>
          <w:lang w:val="sk-SK"/>
          <w:specVanish/>
        </w:rPr>
      </w:pPr>
      <w:bookmarkStart w:id="235" w:name="_Toc509997483"/>
      <w:bookmarkStart w:id="236" w:name="_Toc510268072"/>
      <w:bookmarkStart w:id="237" w:name="_Ref509742072"/>
      <w:bookmarkStart w:id="238" w:name="_Toc513584977"/>
      <w:bookmarkStart w:id="239"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5"/>
      <w:bookmarkEnd w:id="236"/>
      <w:r w:rsidRPr="00B66FCC">
        <w:rPr>
          <w:lang w:val="sk-SK"/>
        </w:rPr>
        <w:fldChar w:fldCharType="end"/>
      </w:r>
      <w:bookmarkEnd w:id="237"/>
      <w:r w:rsidRPr="00630043">
        <w:rPr>
          <w:lang w:val="sk-SK"/>
        </w:rPr>
        <w:t xml:space="preserve">: </w:t>
      </w:r>
      <w:r>
        <w:rPr>
          <w:lang w:val="sk-SK"/>
        </w:rPr>
        <w:t>P</w:t>
      </w:r>
      <w:r w:rsidRPr="00630043">
        <w:rPr>
          <w:lang w:val="sk-SK"/>
        </w:rPr>
        <w:t>riemerné hodnoty a výchylky hemodynamických parametrov</w:t>
      </w:r>
      <w:bookmarkEnd w:id="238"/>
      <w:bookmarkEnd w:id="239"/>
    </w:p>
    <w:p w14:paraId="247B723F" w14:textId="77777777" w:rsidR="00BD7167" w:rsidRPr="00630043" w:rsidRDefault="00BD7167" w:rsidP="00BD7167">
      <w:pPr>
        <w:pStyle w:val="Caption"/>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merodatné odchylky pre 30 dobrovoľníkov (mean +- std).</w:t>
      </w:r>
    </w:p>
    <w:p w14:paraId="2EDAA96A" w14:textId="77777777" w:rsidR="00BD7167" w:rsidRPr="00630043" w:rsidRDefault="00BD7167" w:rsidP="00BD7167">
      <w:pPr>
        <w:pStyle w:val="Caption"/>
        <w:rPr>
          <w:lang w:val="sk-SK"/>
        </w:rPr>
      </w:pPr>
    </w:p>
    <w:p w14:paraId="15A208C6" w14:textId="77777777" w:rsidR="00BD7167" w:rsidRPr="00630043" w:rsidRDefault="00BD7167" w:rsidP="00BD7167">
      <w:pPr>
        <w:pStyle w:val="Heading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Heading3"/>
      </w:pPr>
      <w:bookmarkStart w:id="240" w:name="_Toc516835646"/>
      <w:r>
        <w:t>Srdcov</w:t>
      </w:r>
      <w:r w:rsidR="00BD7167" w:rsidRPr="00630043">
        <w:t>é zvuky</w:t>
      </w:r>
      <w:bookmarkEnd w:id="240"/>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Heading3"/>
      </w:pPr>
      <w:bookmarkStart w:id="241" w:name="_Toc516835647"/>
      <w:r w:rsidRPr="00630043">
        <w:t>RR intervaly</w:t>
      </w:r>
      <w:bookmarkEnd w:id="241"/>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Heading3"/>
      </w:pPr>
      <w:bookmarkStart w:id="242" w:name="_Toc516835648"/>
      <w:r w:rsidRPr="00B66FCC">
        <w:t>Diskusia</w:t>
      </w:r>
      <w:bookmarkEnd w:id="242"/>
    </w:p>
    <w:p w14:paraId="5EE6C720" w14:textId="2B2AF8B8"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rsidR="009076DD">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6E690D37" w:rsidR="00BD7167" w:rsidRPr="00B66FCC" w:rsidRDefault="00BD7167" w:rsidP="00BD7167">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0A97566D"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w:t>
      </w:r>
      <w:r w:rsidRPr="00630043">
        <w:lastRenderedPageBreak/>
        <w:t xml:space="preserve">mohli sposobiť 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017F5582"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uvolniť vazoaktívne látky ako endothelin (vazokonstrikcia), alebo oxid dusnatý (vazodiletácia) </w:t>
      </w:r>
      <w:r w:rsidRPr="00B66FCC">
        <w:lastRenderedPageBreak/>
        <w:t xml:space="preserve">ktorá mož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spontnánneho dýchania, kedy vnútro hrudníkové tlakové zmeny a kardiovaskulárna regulácia sú menej výrazné a celtrálne a periférne mechanizmi možu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Heading3"/>
      </w:pPr>
      <w:bookmarkStart w:id="243" w:name="_Toc516835649"/>
      <w:r w:rsidRPr="00B66FCC">
        <w:t>Limitácie</w:t>
      </w:r>
      <w:bookmarkEnd w:id="243"/>
    </w:p>
    <w:p w14:paraId="5957A487" w14:textId="611ADD9E"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kdežto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Heading2"/>
      </w:pPr>
      <w:bookmarkStart w:id="244" w:name="_Toc516835650"/>
      <w:r w:rsidRPr="00630043">
        <w:t>Počítanie SV u subjektov po transplantácií srdca</w:t>
      </w:r>
      <w:bookmarkEnd w:id="244"/>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197EE5" w:rsidRDefault="00067698" w:rsidP="00BD7167">
      <w:pPr>
        <w:tabs>
          <w:tab w:val="left" w:pos="7140"/>
        </w:tabs>
        <w:rPr>
          <w:lang w:val="en-US"/>
        </w:rPr>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lastRenderedPageBreak/>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Caption"/>
        <w:rPr>
          <w:lang w:val="sk-SK"/>
        </w:rPr>
      </w:pPr>
      <w:bookmarkStart w:id="245" w:name="_Ref513967043"/>
      <w:bookmarkStart w:id="24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5"/>
      <w:r w:rsidRPr="00B66FCC">
        <w:rPr>
          <w:lang w:val="sk-SK"/>
        </w:rPr>
        <w:t xml:space="preserve">: Charakteristiky meraných </w:t>
      </w:r>
      <w:r w:rsidRPr="00630043">
        <w:rPr>
          <w:lang w:val="sk-SK"/>
        </w:rPr>
        <w:t>ľudí po transplantácii srdca.</w:t>
      </w:r>
      <w:bookmarkEnd w:id="246"/>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26446F9C" w:rsidR="00BD7167" w:rsidRPr="00630043" w:rsidRDefault="00BD7167" w:rsidP="00BD7167">
      <w:pPr>
        <w:pStyle w:val="ListParagraph"/>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ListParagraph"/>
        <w:numPr>
          <w:ilvl w:val="0"/>
          <w:numId w:val="37"/>
        </w:numPr>
      </w:pPr>
      <w:r w:rsidRPr="00630043">
        <w:t xml:space="preserve">12-zvodové EKG (ECG12, ISI BRNO, Czech Republic), </w:t>
      </w:r>
    </w:p>
    <w:p w14:paraId="67E5FCC8" w14:textId="77777777" w:rsidR="00BD7167" w:rsidRPr="00630043" w:rsidRDefault="00BD7167" w:rsidP="00BD7167">
      <w:pPr>
        <w:pStyle w:val="ListParagraph"/>
        <w:numPr>
          <w:ilvl w:val="0"/>
          <w:numId w:val="37"/>
        </w:numPr>
      </w:pPr>
      <w:r w:rsidRPr="00630043">
        <w:t xml:space="preserve">kontinuálny arteriálny krvny tlak Penázovou metodou  (Finapres-2300, Ohmeda Medical, Englewood, Co., USA) </w:t>
      </w:r>
    </w:p>
    <w:p w14:paraId="7D1F80A9" w14:textId="1E068702" w:rsidR="00BD7167" w:rsidRPr="00630043" w:rsidRDefault="009076DD" w:rsidP="00BD7167">
      <w:pPr>
        <w:pStyle w:val="ListParagraph"/>
        <w:numPr>
          <w:ilvl w:val="0"/>
          <w:numId w:val="37"/>
        </w:numPr>
      </w:pPr>
      <w:r>
        <w:t>srdcov</w:t>
      </w:r>
      <w:r w:rsidR="00BD7167" w:rsidRPr="00630043">
        <w:t>é zvuky (PCG 1.0, ISI BRNO, Czech Republic)</w:t>
      </w:r>
    </w:p>
    <w:p w14:paraId="3C97C4D6" w14:textId="77777777" w:rsidR="00BD7167" w:rsidRPr="00630043" w:rsidRDefault="00BD7167" w:rsidP="00BD7167">
      <w:pPr>
        <w:pStyle w:val="ListParagraph"/>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ListParagraph"/>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77777777" w:rsidR="00BD7167" w:rsidRPr="00630043" w:rsidRDefault="00BD7167" w:rsidP="00BD7167">
      <w:pPr>
        <w:tabs>
          <w:tab w:val="left" w:pos="7140"/>
        </w:tabs>
      </w:pPr>
      <w:r w:rsidRPr="00B519B6">
        <w:t>Meranie echokardiografie bolo koordinované a realizované týmem z FNUSA, pod vedením  profesorom Meluzínom, . Jeho odbornosť garantuje presnosť v nameraných hodnotách SV z echokardiografie.</w:t>
      </w:r>
      <w:r w:rsidRPr="00630043">
        <w:t xml:space="preserve"> </w:t>
      </w:r>
    </w:p>
    <w:p w14:paraId="32DD8253" w14:textId="77777777" w:rsidR="00BD7167" w:rsidRPr="00630043" w:rsidRDefault="00BD7167" w:rsidP="00BD7167">
      <w:pPr>
        <w:pStyle w:val="Heading3"/>
      </w:pPr>
      <w:bookmarkStart w:id="247" w:name="_Toc516835651"/>
      <w:r w:rsidRPr="00630043">
        <w:t>Protokol</w:t>
      </w:r>
      <w:bookmarkEnd w:id="247"/>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ListParagraph"/>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ListParagraph"/>
        <w:numPr>
          <w:ilvl w:val="1"/>
          <w:numId w:val="16"/>
        </w:numPr>
        <w:tabs>
          <w:tab w:val="left" w:pos="7140"/>
        </w:tabs>
      </w:pPr>
      <w:r w:rsidRPr="00B66FCC">
        <w:t> SV je priemerovaný z 60-tich tepov</w:t>
      </w:r>
    </w:p>
    <w:p w14:paraId="3D3B633B" w14:textId="77777777" w:rsidR="00BD7167" w:rsidRPr="00B66FCC" w:rsidRDefault="00BD7167" w:rsidP="00BD7167">
      <w:pPr>
        <w:pStyle w:val="ListParagraph"/>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ListParagraph"/>
        <w:numPr>
          <w:ilvl w:val="1"/>
          <w:numId w:val="14"/>
        </w:numPr>
        <w:tabs>
          <w:tab w:val="left" w:pos="7140"/>
        </w:tabs>
      </w:pPr>
      <w:r w:rsidRPr="00B66FCC">
        <w:lastRenderedPageBreak/>
        <w:t> SV je priemerovaný z 60-tich tepov</w:t>
      </w:r>
    </w:p>
    <w:p w14:paraId="7232DFE5" w14:textId="77777777" w:rsidR="00BD7167" w:rsidRPr="00B66FCC" w:rsidRDefault="00BD7167" w:rsidP="00BD7167">
      <w:pPr>
        <w:pStyle w:val="ListParagraph"/>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ListParagraph"/>
        <w:numPr>
          <w:ilvl w:val="1"/>
          <w:numId w:val="14"/>
        </w:numPr>
        <w:tabs>
          <w:tab w:val="left" w:pos="7140"/>
        </w:tabs>
      </w:pPr>
      <w:r w:rsidRPr="00B66FCC">
        <w:t> SV je priemerovaný z 20-tich tepov</w:t>
      </w:r>
    </w:p>
    <w:p w14:paraId="16D5E742" w14:textId="77777777" w:rsidR="00BD7167" w:rsidRPr="00B66FCC" w:rsidRDefault="00BD7167" w:rsidP="00BD7167">
      <w:pPr>
        <w:pStyle w:val="ListParagraph"/>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ListParagraph"/>
        <w:numPr>
          <w:ilvl w:val="1"/>
          <w:numId w:val="14"/>
        </w:numPr>
        <w:tabs>
          <w:tab w:val="left" w:pos="7140"/>
        </w:tabs>
      </w:pPr>
      <w:r w:rsidRPr="00B66FCC">
        <w:t> SV je priemerovaný z 20-tich tepov</w:t>
      </w:r>
    </w:p>
    <w:p w14:paraId="7F8DCA0F" w14:textId="77777777" w:rsidR="00BD7167" w:rsidRPr="00B66FCC" w:rsidRDefault="00BD7167" w:rsidP="00BD7167">
      <w:pPr>
        <w:pStyle w:val="ListParagraph"/>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ListParagraph"/>
        <w:numPr>
          <w:ilvl w:val="1"/>
          <w:numId w:val="14"/>
        </w:numPr>
        <w:tabs>
          <w:tab w:val="left" w:pos="7140"/>
        </w:tabs>
      </w:pPr>
      <w:r w:rsidRPr="00B66FCC">
        <w:t> SV je priemerovaný z 20-tich tepov</w:t>
      </w:r>
    </w:p>
    <w:p w14:paraId="3CC47DE5" w14:textId="77777777" w:rsidR="00BD7167" w:rsidRPr="00B66FCC" w:rsidRDefault="00BD7167" w:rsidP="00BD7167">
      <w:pPr>
        <w:pStyle w:val="ListParagraph"/>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ListParagraph"/>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77777777" w:rsidR="00BD7167" w:rsidRPr="00630043" w:rsidRDefault="00BD7167" w:rsidP="00BD7167">
      <w:r w:rsidRPr="00B66FCC">
        <w:t>Meranie SV echokardiografiou bolo výkonané 20 sekúnd pre koncom</w:t>
      </w:r>
      <w:r w:rsidRPr="00630043">
        <w:t xml:space="preserve"> každej z týchto fáz. </w:t>
      </w:r>
      <w:r w:rsidRPr="00B66FCC">
        <w:t>Meranie SV termodilúciou bolo vykonané na začiatku merania keď pacient ležal nehybne na ložku. U niektorých pacientov bolo záťažové meranie na rotopede ukončené predčastne ak sa u nich vyskytla dýchavyčnosť alebo vyčerpanie.</w:t>
      </w:r>
    </w:p>
    <w:p w14:paraId="114A42A3" w14:textId="77777777" w:rsidR="00BD7167" w:rsidRPr="00630043" w:rsidRDefault="00BD7167" w:rsidP="00BD7167">
      <w:pPr>
        <w:pStyle w:val="Heading2"/>
        <w:numPr>
          <w:ilvl w:val="0"/>
          <w:numId w:val="0"/>
        </w:numPr>
        <w:ind w:left="850"/>
      </w:pPr>
      <w:bookmarkStart w:id="248" w:name="_Toc510268159"/>
    </w:p>
    <w:p w14:paraId="68EB14B2" w14:textId="7D16BED9" w:rsidR="00BD7167" w:rsidRPr="00630043" w:rsidRDefault="00BD7167" w:rsidP="00BD7167">
      <w:pPr>
        <w:pStyle w:val="Heading2"/>
        <w:numPr>
          <w:ilvl w:val="0"/>
          <w:numId w:val="0"/>
        </w:numPr>
        <w:ind w:left="850"/>
      </w:pPr>
      <w:bookmarkStart w:id="249" w:name="_Toc516835652"/>
      <w:r w:rsidRPr="00630043">
        <w:t xml:space="preserve">Výpočet </w:t>
      </w:r>
      <w:r w:rsidR="009076DD">
        <w:t>srdcov</w:t>
      </w:r>
      <w:r w:rsidRPr="00630043">
        <w:t>ého výdaja z impedancie krku</w:t>
      </w:r>
      <w:bookmarkEnd w:id="248"/>
      <w:bookmarkEnd w:id="249"/>
    </w:p>
    <w:p w14:paraId="1D85D452" w14:textId="77777777" w:rsidR="00BD7167" w:rsidRPr="00630043" w:rsidRDefault="00BD7167" w:rsidP="00BD7167"/>
    <w:p w14:paraId="322F1798" w14:textId="68CB99EA"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 xml:space="preserve">ého výdaja pomocou impedanc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nieje ovplyvňená plnením pľuc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w:t>
      </w:r>
      <w:r w:rsidRPr="00B66FCC">
        <w:lastRenderedPageBreak/>
        <w:t xml:space="preserve">na hrudníku (kanál 3) je 8,7%, kdežto relatívna zmena na krku (kanál 1) je vyššia a to 10,6%. Predpokladáme, </w:t>
      </w:r>
      <w:r w:rsidRPr="00B519B6">
        <w:t xml:space="preserve">že vyššia relatívna zmena znamená vyššiu citlivosť parametra na zmeny v toku krvy.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w:t>
      </w:r>
      <w:r w:rsidR="008D24BE">
        <w:t>e</w:t>
      </w:r>
      <w:r w:rsidRPr="00B519B6">
        <w:t xml:space="preserve">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pre Bernst</w:t>
      </w:r>
      <w:r w:rsidR="008D24BE">
        <w:t>e</w:t>
      </w:r>
      <w:r w:rsidRPr="00B519B6">
        <w:t xml:space="preserve">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Heading3"/>
      </w:pPr>
      <w:bookmarkStart w:id="250" w:name="_Toc510268161"/>
      <w:bookmarkStart w:id="251" w:name="_Toc516835653"/>
      <w:r w:rsidRPr="00B519B6">
        <w:t>Štatistické vyhodnotenie simultánneho merania</w:t>
      </w:r>
      <w:bookmarkEnd w:id="250"/>
      <w:bookmarkEnd w:id="251"/>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ListParagraph"/>
        <w:numPr>
          <w:ilvl w:val="0"/>
          <w:numId w:val="38"/>
        </w:numPr>
      </w:pPr>
      <w:r w:rsidRPr="00B519B6">
        <w:t>pacient nehybne leží na lôžku a má nohy vodorovne</w:t>
      </w:r>
    </w:p>
    <w:p w14:paraId="61ED15EA" w14:textId="77777777" w:rsidR="00BD7167" w:rsidRPr="00B519B6" w:rsidRDefault="00BD7167" w:rsidP="00B519B6">
      <w:pPr>
        <w:pStyle w:val="ListParagraph"/>
        <w:numPr>
          <w:ilvl w:val="0"/>
          <w:numId w:val="38"/>
        </w:numPr>
      </w:pPr>
      <w:r w:rsidRPr="00B519B6">
        <w:t xml:space="preserve">20 sekúnd pred koncom šlapania vo vodorovnej polohe na rotop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2F3255"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2"/>
            <w:r w:rsidRPr="00630043">
              <w:rPr>
                <w:color w:val="000000"/>
              </w:rPr>
              <w:t>)</w:t>
            </w:r>
          </w:p>
        </w:tc>
      </w:tr>
    </w:tbl>
    <w:p w14:paraId="1797F91B" w14:textId="77777777" w:rsidR="00EE587A" w:rsidRDefault="00EE587A" w:rsidP="00BD7167"/>
    <w:p w14:paraId="3C3C4093" w14:textId="4DD80730"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ListParagraph"/>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ListParagraph"/>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ListParagraph"/>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25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Heading3"/>
      </w:pPr>
      <w:bookmarkStart w:id="254" w:name="_Toc516835654"/>
      <w:r w:rsidRPr="00B66FCC">
        <w:t>Výsledky</w:t>
      </w:r>
      <w:bookmarkEnd w:id="254"/>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ListParagraph"/>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ListParagraph"/>
        <w:numPr>
          <w:ilvl w:val="0"/>
          <w:numId w:val="39"/>
        </w:numPr>
      </w:pPr>
      <w:r w:rsidRPr="00630043">
        <w:lastRenderedPageBreak/>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en-US" w:eastAsia="en-US"/>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Caption"/>
        <w:spacing w:before="240"/>
        <w:rPr>
          <w:vanish/>
          <w:lang w:val="sk-SK"/>
          <w:specVanish/>
        </w:rPr>
      </w:pPr>
      <w:bookmarkStart w:id="255" w:name="_Ref509784538"/>
      <w:bookmarkStart w:id="25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5"/>
      <w:r w:rsidRPr="00630043">
        <w:rPr>
          <w:lang w:val="sk-SK"/>
        </w:rPr>
        <w:t>: SV z impedancie krku a jeho porovnanie s meraním SV echokardiografiou</w:t>
      </w:r>
      <w:bookmarkEnd w:id="256"/>
      <w:r w:rsidRPr="00630043">
        <w:rPr>
          <w:vanish/>
          <w:lang w:val="sk-SK"/>
          <w:specVanish/>
        </w:rPr>
        <w:t xml:space="preserve"> </w:t>
      </w:r>
    </w:p>
    <w:p w14:paraId="0669B665" w14:textId="77777777" w:rsidR="00BD7167" w:rsidRPr="00630043" w:rsidRDefault="00BD7167" w:rsidP="00BD7167">
      <w:pPr>
        <w:pStyle w:val="Caption"/>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ListParagraph"/>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ListParagraph"/>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en-US" w:eastAsia="en-US"/>
        </w:rPr>
        <w:lastRenderedPageBreak/>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Caption"/>
        <w:spacing w:before="240"/>
        <w:rPr>
          <w:vanish/>
          <w:lang w:val="sk-SK"/>
          <w:specVanish/>
        </w:rPr>
      </w:pPr>
      <w:bookmarkStart w:id="257" w:name="_Ref513923175"/>
      <w:bookmarkStart w:id="258"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7"/>
      <w:r w:rsidRPr="00B66FCC">
        <w:rPr>
          <w:lang w:val="sk-SK"/>
        </w:rPr>
        <w:t xml:space="preserve">. Výpočet SV z impedancie hrudníka a jeho porovnanie s meraním SV </w:t>
      </w:r>
      <w:r w:rsidRPr="00630043">
        <w:rPr>
          <w:lang w:val="sk-SK"/>
        </w:rPr>
        <w:t>echokardiografiou</w:t>
      </w:r>
      <w:bookmarkEnd w:id="258"/>
      <w:r w:rsidRPr="00630043">
        <w:rPr>
          <w:vanish/>
          <w:lang w:val="sk-SK"/>
          <w:specVanish/>
        </w:rPr>
        <w:t xml:space="preserve"> </w:t>
      </w:r>
    </w:p>
    <w:p w14:paraId="37447A63" w14:textId="77777777" w:rsidR="00BD7167" w:rsidRPr="00630043" w:rsidRDefault="00BD7167" w:rsidP="00BD7167">
      <w:pPr>
        <w:pStyle w:val="Caption"/>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Modré hviezdy reprezentujú meranie SV echom a bioimpedanciou normalizivanej na termodilúciu.</w:t>
      </w:r>
    </w:p>
    <w:p w14:paraId="5918095F" w14:textId="77777777" w:rsidR="00BD7167" w:rsidRPr="00630043" w:rsidRDefault="00BD7167" w:rsidP="00BD7167">
      <w:pPr>
        <w:pStyle w:val="Caption"/>
        <w:rPr>
          <w:lang w:val="sk-SK"/>
        </w:rPr>
      </w:pPr>
      <w:r w:rsidRPr="00630043">
        <w:rPr>
          <w:lang w:val="sk-SK"/>
        </w:rPr>
        <w:t>Korelačný koeficient impedancie hrudníka s echokardiografiou je vyšši ako impedancie krku a echokardiografie.</w:t>
      </w:r>
    </w:p>
    <w:p w14:paraId="0A2C6073" w14:textId="77777777" w:rsidR="00BD7167" w:rsidRPr="00630043" w:rsidRDefault="00BD7167" w:rsidP="00BD7167">
      <w:pPr>
        <w:pStyle w:val="Heading3"/>
      </w:pPr>
      <w:bookmarkStart w:id="259" w:name="_Toc516835655"/>
      <w:r w:rsidRPr="00630043">
        <w:t>Bland Altmanova štatistická analýza</w:t>
      </w:r>
      <w:bookmarkEnd w:id="259"/>
    </w:p>
    <w:p w14:paraId="637CD492" w14:textId="77777777" w:rsidR="00BD7167" w:rsidRPr="00630043" w:rsidRDefault="00BD7167" w:rsidP="00BD7167"/>
    <w:p w14:paraId="46F3D91A" w14:textId="544F7870" w:rsidR="00BD7167" w:rsidRPr="00630043" w:rsidRDefault="00BD7167" w:rsidP="00BD7167">
      <w:r w:rsidRPr="00630043">
        <w:t>Častou metódou na vyšetrenie zavislosti dvoch náhodných veličín je korelačná analýza. Jeden z príkladou použitia je výpočet Pearsonovho korelačného koeficientu. Hodnota korelačného koeficientu udáva  silu lineárnej väzby medzi dvoma náhodnými veličinami. Spolu s korelačnou analýzou sa zvykne používať aj lineárna regresia. Linárnu regresiu má zmysel počítať iba ak p-hodnota korelačného koeficientu je štatisticky významná. Korelačn</w:t>
      </w:r>
      <w:r w:rsidRPr="00B66FCC">
        <w:t xml:space="preserve">ý koeficient a regresná analýza sú niekedy nevhodné a možu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pároveho merania dvoma metódami. Pracuje s rozdielmi nameraných hodnôt. Výsledkom analýzy je graf dvojíc meraní. Na ose Y sú rozdiely medzi meraním metódou A a metódou B (A-B) a na ose X je priemer merania ((A+B)/2). Graf teda zachytáva rozdiel meraní oproti priemeru </w:t>
      </w:r>
      <w:r w:rsidRPr="00630043">
        <w:lastRenderedPageBreak/>
        <w:t xml:space="preserve">meraní. Ak 95% meraní ležalí v rozmedzí +-2-násobok smerodatnej odchylky od stredného rozdielu, Bland Altmanova analýza prehlasuje zhodu medzi týmito dvoma meraniami.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en-US" w:eastAsia="en-US"/>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Caption"/>
        <w:rPr>
          <w:lang w:val="sk-SK"/>
        </w:rPr>
      </w:pPr>
      <w:bookmarkStart w:id="260" w:name="_Ref509784585"/>
      <w:bookmarkStart w:id="261"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60"/>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261"/>
    </w:p>
    <w:p w14:paraId="13A61E8A" w14:textId="77777777" w:rsidR="00BD7167" w:rsidRPr="00630043" w:rsidRDefault="00BD7167" w:rsidP="00BD7167">
      <w:r w:rsidRPr="00630043">
        <w:t>Až na jednu hodnotu všetky namerané hodnotu majú rozdieľ menši ako dvojnásobok smerodatnej odchylky. Platí teda že viac ako 95% hodnôt má menší rozdiel ako dvojnásobok smerodatnej odchýlky rozdielov meraní. Bland Altmanova analýza preto prehlasuje zhodu medzi meraním SV echom a meraním SV z impedancie krku. Pre porovanie je opať udená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en-US" w:eastAsia="en-US"/>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Caption"/>
        <w:rPr>
          <w:lang w:val="sk-SK"/>
        </w:rPr>
      </w:pPr>
      <w:bookmarkStart w:id="262" w:name="_Ref513923572"/>
      <w:bookmarkStart w:id="263"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2"/>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263"/>
    </w:p>
    <w:p w14:paraId="7CC4AFF2" w14:textId="77777777" w:rsidR="00BD7167" w:rsidRPr="00630043" w:rsidRDefault="00BD7167" w:rsidP="00BD7167">
      <w:pPr>
        <w:rPr>
          <w:lang w:eastAsia="en-US" w:bidi="en-US"/>
        </w:rPr>
      </w:pPr>
    </w:p>
    <w:p w14:paraId="209ED52C" w14:textId="77777777" w:rsidR="00BD7167" w:rsidRPr="00B66FCC" w:rsidRDefault="00BD7167" w:rsidP="00BD7167">
      <w:r w:rsidRPr="00B66FCC">
        <w:t>Až na dve hodnoty</w:t>
      </w:r>
      <w:r w:rsidRPr="00630043">
        <w:t xml:space="preserve"> majú </w:t>
      </w:r>
      <w:r w:rsidRPr="00B66FCC">
        <w:t xml:space="preserve">všetky hodnoty </w:t>
      </w:r>
      <w:r w:rsidRPr="00630043">
        <w:t>rozdieľ menši ako dvojnásobok smerodatnej odchylky. . Bland Altmanova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Heading3"/>
      </w:pPr>
      <w:bookmarkStart w:id="264" w:name="_Toc516835656"/>
      <w:r w:rsidRPr="00B66FCC">
        <w:t>Diskusia</w:t>
      </w:r>
      <w:bookmarkEnd w:id="264"/>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Heading2"/>
      </w:pPr>
      <w:bookmarkStart w:id="265" w:name="_Toc386404219"/>
      <w:bookmarkStart w:id="266" w:name="_Toc510268162"/>
      <w:bookmarkStart w:id="267" w:name="_Toc516835657"/>
      <w:r w:rsidRPr="00630043">
        <w:lastRenderedPageBreak/>
        <w:t>Relatívne zmeny SV u subjektov po transplantácií srdca</w:t>
      </w:r>
      <w:bookmarkEnd w:id="265"/>
      <w:bookmarkEnd w:id="266"/>
      <w:bookmarkEnd w:id="267"/>
    </w:p>
    <w:p w14:paraId="43D74505" w14:textId="77777777" w:rsidR="00BD7167" w:rsidRPr="00630043" w:rsidRDefault="00BD7167" w:rsidP="00BD7167">
      <w:pPr>
        <w:tabs>
          <w:tab w:val="left" w:pos="7140"/>
        </w:tabs>
      </w:pPr>
    </w:p>
    <w:p w14:paraId="347FB479" w14:textId="39AC7166" w:rsidR="00BD7167" w:rsidRPr="00B66FCC" w:rsidRDefault="00BD7167" w:rsidP="00BD7167">
      <w:pPr>
        <w:tabs>
          <w:tab w:val="left" w:pos="7140"/>
        </w:tabs>
      </w:pPr>
      <w:r w:rsidRPr="00B66FCC">
        <w:t xml:space="preserve">V predchodzej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AA122D">
        <w:rPr>
          <w:noProof/>
        </w:rPr>
        <w:t>[78]</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Heading3"/>
      </w:pPr>
      <w:bookmarkStart w:id="268" w:name="_Toc516835658"/>
      <w:r w:rsidRPr="00B66FCC">
        <w:t>Výsledky</w:t>
      </w:r>
      <w:bookmarkEnd w:id="268"/>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ListParagraph"/>
        <w:numPr>
          <w:ilvl w:val="0"/>
          <w:numId w:val="44"/>
        </w:numPr>
      </w:pPr>
      <w:r w:rsidRPr="00B66FCC">
        <w:t>A: zvýšenie SV v prvej aj druhej polovici cvičenia</w:t>
      </w:r>
    </w:p>
    <w:p w14:paraId="27866F32" w14:textId="77777777" w:rsidR="00BD7167" w:rsidRPr="00B66FCC" w:rsidRDefault="00BD7167" w:rsidP="00BD7167">
      <w:pPr>
        <w:pStyle w:val="ListParagraph"/>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ListParagraph"/>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ListParagraph"/>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ListParagraph"/>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ListParagraph"/>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ListParagraph"/>
        <w:numPr>
          <w:ilvl w:val="0"/>
          <w:numId w:val="44"/>
        </w:numPr>
      </w:pPr>
      <w:r w:rsidRPr="00630043">
        <w:t>D: žiadna zmena v SV počas svičenia</w:t>
      </w:r>
    </w:p>
    <w:p w14:paraId="0F044D8D" w14:textId="77777777" w:rsidR="00BD7167" w:rsidRPr="00630043" w:rsidRDefault="00BD7167" w:rsidP="00BD7167">
      <w:pPr>
        <w:pStyle w:val="ListParagraph"/>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ListParagraph"/>
        <w:numPr>
          <w:ilvl w:val="0"/>
          <w:numId w:val="44"/>
        </w:numPr>
      </w:pPr>
      <w:r w:rsidRPr="00630043">
        <w:t>E: žiadna zmena SV v prvej polovici, zníženie SV v druhej polovici</w:t>
      </w:r>
    </w:p>
    <w:p w14:paraId="66CF95F0" w14:textId="77777777" w:rsidR="00BD7167" w:rsidRPr="00630043" w:rsidRDefault="00BD7167" w:rsidP="00BD7167">
      <w:pPr>
        <w:pStyle w:val="ListParagraph"/>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ListParagraph"/>
        <w:numPr>
          <w:ilvl w:val="0"/>
          <w:numId w:val="44"/>
        </w:numPr>
      </w:pPr>
      <w:r w:rsidRPr="00630043">
        <w:t>F: žiadne zmena SV v prvej polovic, zvýšenie SV v druhej polovici</w:t>
      </w:r>
    </w:p>
    <w:p w14:paraId="62EBE443" w14:textId="77777777" w:rsidR="00BD7167" w:rsidRPr="00B66FCC" w:rsidRDefault="00BD7167" w:rsidP="00BD7167">
      <w:pPr>
        <w:pStyle w:val="ListParagraph"/>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ListParagraph"/>
        <w:ind w:left="770"/>
      </w:pPr>
    </w:p>
    <w:p w14:paraId="477E861B" w14:textId="64A97CFB" w:rsidR="00BD7167" w:rsidRPr="00630043" w:rsidRDefault="002F3255" w:rsidP="00BD7167">
      <w:pPr>
        <w:tabs>
          <w:tab w:val="left" w:pos="7140"/>
        </w:tabs>
      </w:pPr>
      <w:r w:rsidRPr="00B66FCC">
        <w:rPr>
          <w:noProof/>
          <w:lang w:val="en-US" w:eastAsia="en-US"/>
        </w:rPr>
        <w:lastRenderedPageBreak/>
        <mc:AlternateContent>
          <mc:Choice Requires="wps">
            <w:drawing>
              <wp:anchor distT="0" distB="0" distL="114300" distR="114300" simplePos="0" relativeHeight="251660288" behindDoc="0" locked="0" layoutInCell="1" allowOverlap="1" wp14:anchorId="57D15719" wp14:editId="4093056F">
                <wp:simplePos x="0" y="0"/>
                <wp:positionH relativeFrom="margin">
                  <wp:align>left</wp:align>
                </wp:positionH>
                <wp:positionV relativeFrom="paragraph">
                  <wp:posOffset>1316990</wp:posOffset>
                </wp:positionV>
                <wp:extent cx="794385" cy="400050"/>
                <wp:effectExtent l="0" t="0" r="24765" b="1905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005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2F3255" w:rsidRPr="00903A70" w:rsidRDefault="002F3255"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3" type="#_x0000_t202" style="position:absolute;left:0;text-align:left;margin-left:0;margin-top:103.7pt;width:62.55pt;height:31.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" strokecolor="white [3212]" strokeweight="0">
                <v:textbox>
                  <w:txbxContent>
                    <w:p w14:paraId="7635865F" w14:textId="77777777" w:rsidR="002F3255" w:rsidRPr="00903A70" w:rsidRDefault="002F3255"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r w:rsidR="00BD7167" w:rsidRPr="00630043">
        <w:t xml:space="preserve">Výsledok relatívnych zmien SV počítanej v tejto štúdii sú zobrazené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pre dvoch pacientov. Relatívne zmeny SV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majú predpokladaný priebeh s postupným nárastom pri zvyšovanej záťaže. N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je však možno vidieť pokles relatívneho SV na začiatku záťaže a len mierny nárast v strede záťaže. </w:t>
      </w:r>
    </w:p>
    <w:p w14:paraId="5BEB97FE" w14:textId="2D2E4F6B" w:rsidR="00BD7167" w:rsidRPr="00630043" w:rsidRDefault="00BD7167" w:rsidP="00BD7167">
      <w:pPr>
        <w:tabs>
          <w:tab w:val="left" w:pos="5638"/>
        </w:tabs>
      </w:pPr>
      <w:r w:rsidRPr="00B66FCC">
        <w:rPr>
          <w:noProof/>
          <w:lang w:val="en-US" w:eastAsia="en-US"/>
        </w:rPr>
        <mc:AlternateContent>
          <mc:Choice Requires="wps">
            <w:drawing>
              <wp:anchor distT="0" distB="0" distL="114300" distR="114300" simplePos="0" relativeHeight="251662336" behindDoc="0" locked="0" layoutInCell="1" allowOverlap="1" wp14:anchorId="2614814D" wp14:editId="15488AE0">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2F3255" w:rsidRPr="00903A70" w:rsidRDefault="002F3255"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4"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14:paraId="21BC0AAC" w14:textId="77777777" w:rsidR="002F3255" w:rsidRPr="00903A70" w:rsidRDefault="002F3255" w:rsidP="00BD7167">
                      <w:pPr>
                        <w:rPr>
                          <w:sz w:val="16"/>
                          <w:szCs w:val="16"/>
                        </w:rPr>
                      </w:pPr>
                      <w:r w:rsidRPr="00903A70">
                        <w:rPr>
                          <w:sz w:val="16"/>
                          <w:szCs w:val="16"/>
                        </w:rPr>
                        <w:t>Udalosť</w:t>
                      </w:r>
                    </w:p>
                  </w:txbxContent>
                </v:textbox>
              </v:shape>
            </w:pict>
          </mc:Fallback>
        </mc:AlternateContent>
      </w:r>
      <w:r w:rsidRPr="00B66FCC">
        <w:rPr>
          <w:noProof/>
          <w:lang w:val="en-US" w:eastAsia="en-US"/>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32D179" w14:textId="77777777" w:rsidR="00BD7167" w:rsidRPr="00630043" w:rsidRDefault="00BD7167" w:rsidP="00BD7167">
      <w:pPr>
        <w:pStyle w:val="Caption"/>
        <w:rPr>
          <w:szCs w:val="22"/>
          <w:lang w:val="sk-SK"/>
        </w:rPr>
      </w:pPr>
      <w:bookmarkStart w:id="269" w:name="_Ref510354717"/>
      <w:bookmarkStart w:id="270"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69"/>
      <w:r w:rsidRPr="00630043">
        <w:rPr>
          <w:lang w:val="sk-SK"/>
        </w:rPr>
        <w:t>:</w:t>
      </w:r>
      <w:r w:rsidRPr="00630043">
        <w:rPr>
          <w:szCs w:val="22"/>
          <w:lang w:val="sk-SK"/>
        </w:rPr>
        <w:t xml:space="preserve"> Relatívne zmeny SV subjektu 53 pri záťaži.</w:t>
      </w:r>
      <w:bookmarkEnd w:id="270"/>
    </w:p>
    <w:p w14:paraId="509B05DE" w14:textId="77777777" w:rsidR="00BD7167" w:rsidRPr="00630043" w:rsidRDefault="00BD7167" w:rsidP="00BD7167">
      <w:pPr>
        <w:tabs>
          <w:tab w:val="left" w:pos="7140"/>
        </w:tabs>
        <w:jc w:val="center"/>
      </w:pPr>
      <w:r w:rsidRPr="00B66FCC">
        <w:rPr>
          <w:noProof/>
          <w:lang w:val="en-US" w:eastAsia="en-US"/>
        </w:rPr>
        <mc:AlternateContent>
          <mc:Choice Requires="wps">
            <w:drawing>
              <wp:anchor distT="0" distB="0" distL="114300" distR="114300" simplePos="0" relativeHeight="251661312" behindDoc="0" locked="0" layoutInCell="1" allowOverlap="1" wp14:anchorId="602210AF" wp14:editId="453AE394">
                <wp:simplePos x="0" y="0"/>
                <wp:positionH relativeFrom="margin">
                  <wp:align>left</wp:align>
                </wp:positionH>
                <wp:positionV relativeFrom="paragraph">
                  <wp:posOffset>84454</wp:posOffset>
                </wp:positionV>
                <wp:extent cx="794385" cy="409575"/>
                <wp:effectExtent l="0" t="0" r="24765" b="28575"/>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9575"/>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2F3255" w:rsidRPr="00903A70" w:rsidRDefault="002F3255"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0;margin-top:6.65pt;width:62.55pt;height:32.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" strokecolor="white [3212]" strokeweight="0">
                <v:textbox>
                  <w:txbxContent>
                    <w:p w14:paraId="490F4C83" w14:textId="77777777" w:rsidR="002F3255" w:rsidRPr="00903A70" w:rsidRDefault="002F3255"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p>
    <w:p w14:paraId="663CF9AD" w14:textId="77777777" w:rsidR="00BD7167" w:rsidRPr="00630043" w:rsidRDefault="00BD7167" w:rsidP="00BD7167">
      <w:pPr>
        <w:tabs>
          <w:tab w:val="left" w:pos="7140"/>
        </w:tabs>
        <w:jc w:val="center"/>
      </w:pPr>
      <w:r w:rsidRPr="00B66FCC">
        <w:rPr>
          <w:noProof/>
          <w:lang w:val="en-US" w:eastAsia="en-US"/>
        </w:rPr>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2F3255" w:rsidRPr="00903A70" w:rsidRDefault="002F3255"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2F3255" w:rsidRPr="00903A70" w:rsidRDefault="002F3255" w:rsidP="00BD7167">
                      <w:pPr>
                        <w:rPr>
                          <w:sz w:val="16"/>
                          <w:szCs w:val="16"/>
                        </w:rPr>
                      </w:pPr>
                      <w:r w:rsidRPr="00903A70">
                        <w:rPr>
                          <w:sz w:val="16"/>
                          <w:szCs w:val="16"/>
                        </w:rPr>
                        <w:t>Udalosť</w:t>
                      </w:r>
                    </w:p>
                  </w:txbxContent>
                </v:textbox>
              </v:shape>
            </w:pict>
          </mc:Fallback>
        </mc:AlternateContent>
      </w:r>
      <w:r w:rsidRPr="00B66FCC">
        <w:rPr>
          <w:noProof/>
          <w:lang w:val="en-US" w:eastAsia="en-US"/>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C434E7E" w14:textId="77777777" w:rsidR="00BD7167" w:rsidRPr="00630043" w:rsidRDefault="00BD7167" w:rsidP="00BD7167">
      <w:pPr>
        <w:pStyle w:val="Caption"/>
        <w:rPr>
          <w:lang w:val="sk-SK"/>
        </w:rPr>
      </w:pPr>
      <w:bookmarkStart w:id="271" w:name="_Ref510354721"/>
      <w:bookmarkStart w:id="272"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1"/>
      <w:r w:rsidRPr="00630043">
        <w:rPr>
          <w:lang w:val="sk-SK"/>
        </w:rPr>
        <w:t>:</w:t>
      </w:r>
      <w:r w:rsidRPr="00630043">
        <w:rPr>
          <w:szCs w:val="22"/>
          <w:lang w:val="sk-SK"/>
        </w:rPr>
        <w:t xml:space="preserve"> Relatívne zmeny SV subjektu 49 pri záťaži</w:t>
      </w:r>
      <w:r w:rsidRPr="00630043">
        <w:rPr>
          <w:lang w:val="sk-SK"/>
        </w:rPr>
        <w:t>.</w:t>
      </w:r>
      <w:bookmarkEnd w:id="272"/>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Heading3"/>
      </w:pPr>
      <w:bookmarkStart w:id="273" w:name="_Toc516835659"/>
      <w:r w:rsidRPr="00B66FCC">
        <w:t>Diskusia</w:t>
      </w:r>
      <w:bookmarkEnd w:id="273"/>
    </w:p>
    <w:p w14:paraId="3DEF0314" w14:textId="3AAB261C"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Heading1"/>
      </w:pPr>
      <w:bookmarkStart w:id="274" w:name="_Toc386404220"/>
      <w:bookmarkStart w:id="275" w:name="_Toc510268163"/>
      <w:bookmarkStart w:id="276" w:name="_Toc516835660"/>
      <w:r w:rsidRPr="00630043">
        <w:lastRenderedPageBreak/>
        <w:t>Záver</w:t>
      </w:r>
      <w:bookmarkEnd w:id="274"/>
      <w:bookmarkEnd w:id="275"/>
      <w:bookmarkEnd w:id="276"/>
    </w:p>
    <w:p w14:paraId="7E8A3EBE" w14:textId="3F4CE18D" w:rsidR="00BD7167" w:rsidRPr="00630043" w:rsidRDefault="00BD7167" w:rsidP="00BD7167">
      <w:pPr>
        <w:tabs>
          <w:tab w:val="left" w:pos="7140"/>
        </w:tabs>
      </w:pPr>
      <w:r w:rsidRPr="00630043">
        <w:t xml:space="preserve">Predložená práca prezentuje nové metody analýzy vzájomných väzieb hemodymických parametrov a výpočtu srdcového výdaja. Nové metódy sú cielené na presnejšie stanovenie srdcového výdaja a krvnej cirkulácie neinvazívnou cestou pomocou celotelovej imedančnej kardiografie. V práci sa využíva  výnimočných dátových súborov, ktoré zahrňujú súčasné meranie 12-zvodového EKG, srdcových zvukov, </w:t>
      </w:r>
      <w:r w:rsidRPr="00B66FCC">
        <w:t>arteriálneho krvného tlaku</w:t>
      </w:r>
      <w:r w:rsidRPr="00630043">
        <w:t xml:space="preserve"> a celotelovej  boimpedance. Analyzovené sú dve skupiny ľudí – zdraví dobrovoľníci a pacienti po transplantácií srdca. Pri druhej skupine bol navyše kontinuálne meraný </w:t>
      </w:r>
      <w:r w:rsidR="009076DD">
        <w:t>srdcov</w:t>
      </w:r>
      <w:r w:rsidRPr="00630043">
        <w:t>ý výdaj echokadriografiou a termodilúciou.</w:t>
      </w:r>
    </w:p>
    <w:p w14:paraId="1895F4BD" w14:textId="77777777" w:rsidR="00BD7167" w:rsidRPr="00630043" w:rsidRDefault="00BD7167" w:rsidP="00BD7167">
      <w:pPr>
        <w:tabs>
          <w:tab w:val="left" w:pos="7140"/>
        </w:tabs>
      </w:pPr>
    </w:p>
    <w:p w14:paraId="4BDAB7EC" w14:textId="225A8DB4" w:rsidR="00BD7167" w:rsidRPr="00630043" w:rsidRDefault="00BD7167" w:rsidP="00BD7167">
      <w:pPr>
        <w:tabs>
          <w:tab w:val="left" w:pos="7140"/>
        </w:tabs>
      </w:pPr>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4AA02E97" w:rsidR="00BD7167" w:rsidRPr="00630043" w:rsidRDefault="00BD7167" w:rsidP="00BD7167">
      <w:pPr>
        <w:tabs>
          <w:tab w:val="left" w:pos="7140"/>
        </w:tabs>
      </w:pPr>
      <w:r w:rsidRPr="00630043">
        <w:t xml:space="preserve">Bola vytvorená nová metóda na detekciu prvého a druhého </w:t>
      </w:r>
      <w:r w:rsidR="009076DD">
        <w:t>srdcov</w:t>
      </w:r>
      <w:r w:rsidRPr="00630043">
        <w:t xml:space="preserve">ého zvuku. Základ tejto metódy spočíva v ladení hraničných frekvencií filtra typu pásmová priepusť na základe korelácie vzdialenosti detekovaného </w:t>
      </w:r>
      <w:r w:rsidR="009076DD">
        <w:t>srdcov</w:t>
      </w:r>
      <w:r w:rsidRPr="00630043">
        <w:t xml:space="preserve">ého zvuku od R vlny s fázov respirácie. Súčasťou práce bol vývoj novej metódy pre popis frekvenčných vlastnosti srdcových zvukov.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w:t>
      </w:r>
      <w:r w:rsidRPr="00630043">
        <w:lastRenderedPageBreak/>
        <w:t xml:space="preserve">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77777777"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77777777"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kdežto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77777777" w:rsidR="00BD7167" w:rsidRPr="00630043" w:rsidRDefault="00BD7167" w:rsidP="00BD7167">
      <w:pPr>
        <w:tabs>
          <w:tab w:val="left" w:pos="7140"/>
        </w:tabs>
      </w:pPr>
      <w:r w:rsidRPr="00630043">
        <w:t>Bola vytvorená nová metodika, na stanovenie sily väzby hemodynamických parametrov na hlboké a spontnánne dýchanie s dôrazom na bioimpedančné parametre. Bol takisto stanovený oneskorenie reakcie hemodynamických parametrov na fázu dýchania. Zistili sme, že táto metóda umožňuje prehľad rekacie navzájom rozdieľnych parametrov na fázu dýchania. Takisto sme zistili rozdielnu reakciu na dýchanie u roznych hemodynamických parametrov. Bola zistená jednak rozdielne silná lineárna závislosť parametrov na dýchanie ale aj časové oneskorenie s akým parametre reagovali na dýchanie. Bola zistená silná vazba rozloženia krvy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64C76685" w:rsidR="00BD7167" w:rsidRPr="00630043" w:rsidRDefault="00BD7167" w:rsidP="00BD7167">
      <w:pPr>
        <w:tabs>
          <w:tab w:val="left" w:pos="7140"/>
        </w:tabs>
      </w:pPr>
      <w:r w:rsidRPr="00630043">
        <w:lastRenderedPageBreak/>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xml:space="preserve">) ako na hrudi (8,7%). Korelácia </w:t>
      </w:r>
      <w:r w:rsidR="009076DD">
        <w:t>srdcov</w:t>
      </w:r>
      <w:r w:rsidRPr="00630043">
        <w:t>ého výdaja meraného echokardiografiou a počítaného z impedancie krku je 0.68 a echokardiogar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77777777" w:rsidR="00BD7167" w:rsidRPr="00630043" w:rsidRDefault="00BD7167" w:rsidP="00BD7167">
      <w:pPr>
        <w:tabs>
          <w:tab w:val="left" w:pos="7140"/>
        </w:tabs>
      </w:pPr>
      <w:r w:rsidRPr="00630043">
        <w:t>V priebehu riešenia cielov tejto práce sa objavili nové metodické otázky a nevyriešené problémy.</w:t>
      </w:r>
    </w:p>
    <w:p w14:paraId="7DB0493A" w14:textId="77777777" w:rsidR="00BD7167" w:rsidRPr="00630043" w:rsidRDefault="00BD7167" w:rsidP="00BD7167">
      <w:pPr>
        <w:pStyle w:val="ListParagraph"/>
        <w:numPr>
          <w:ilvl w:val="0"/>
          <w:numId w:val="42"/>
        </w:numPr>
        <w:tabs>
          <w:tab w:val="left" w:pos="7140"/>
        </w:tabs>
      </w:pPr>
      <w:r w:rsidRPr="00630043">
        <w:t>Limitácia v riadenom dýchani s periódou 10 sekúnd, čo je blízko rezonancie  baroreflexu. Bolo by vhodné použiť aj iné periódy, napríklad 3 resp. 5 sekúnd</w:t>
      </w:r>
    </w:p>
    <w:p w14:paraId="6EF62D34" w14:textId="77777777" w:rsidR="00BD7167" w:rsidRPr="00630043" w:rsidRDefault="00BD7167" w:rsidP="00BD7167">
      <w:pPr>
        <w:pStyle w:val="ListParagraph"/>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ListParagraph"/>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ListParagraph"/>
        <w:numPr>
          <w:ilvl w:val="0"/>
          <w:numId w:val="42"/>
        </w:numPr>
      </w:pPr>
      <w:r w:rsidRPr="00630043">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77777777" w:rsidR="00BD7167" w:rsidRPr="00630043" w:rsidRDefault="00BD7167" w:rsidP="00BD7167">
      <w:pPr>
        <w:pStyle w:val="ListParagraph"/>
        <w:numPr>
          <w:ilvl w:val="0"/>
          <w:numId w:val="42"/>
        </w:numPr>
        <w:tabs>
          <w:tab w:val="left" w:pos="7140"/>
        </w:tabs>
      </w:pPr>
      <w:r w:rsidRPr="00630043">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15C8E671" w14:textId="77777777" w:rsidR="00BD7167" w:rsidRPr="00630043" w:rsidRDefault="00BD7167" w:rsidP="00BD7167">
      <w:pPr>
        <w:pStyle w:val="ListParagraph"/>
        <w:numPr>
          <w:ilvl w:val="0"/>
          <w:numId w:val="42"/>
        </w:numPr>
      </w:pPr>
      <w:r w:rsidRPr="00630043">
        <w:lastRenderedPageBreak/>
        <w:t>Spracovanie ďalších excitácií hemodynamického systému ako naklonená rovina a dychové manévre. Touto problematikou sa zaoberá na našom oddelení Magdaléna Matejková.</w:t>
      </w:r>
    </w:p>
    <w:p w14:paraId="573D44D5" w14:textId="44FB8908" w:rsidR="00BD7167" w:rsidRPr="00630043" w:rsidRDefault="00BD7167" w:rsidP="00BD7167">
      <w:pPr>
        <w:pStyle w:val="ListParagraph"/>
        <w:numPr>
          <w:ilvl w:val="0"/>
          <w:numId w:val="42"/>
        </w:numPr>
      </w:pPr>
      <w:r w:rsidRPr="00630043">
        <w:t>Využitie výsledkov práce pre neinvazívne stanievenie srdcového výdaja z karotíd a </w:t>
      </w:r>
      <w:r w:rsidR="009076DD">
        <w:t>srdcov</w:t>
      </w:r>
      <w:r w:rsidRPr="00630043">
        <w:t>ých zvukov a ich klinické testovanie u roznych skupín ľudí (skupiny podľa veku, pohlavia, zdravotného stavu)</w:t>
      </w:r>
      <w:r w:rsidRPr="00630043" w:rsidDel="001012EA">
        <w:t xml:space="preserve"> </w:t>
      </w:r>
    </w:p>
    <w:p w14:paraId="648679AA" w14:textId="77777777" w:rsidR="00BD7167" w:rsidRPr="00630043" w:rsidRDefault="00BD7167" w:rsidP="00BD7167">
      <w:pPr>
        <w:pStyle w:val="Heading1"/>
        <w:numPr>
          <w:ilvl w:val="0"/>
          <w:numId w:val="0"/>
        </w:numPr>
        <w:ind w:left="1070" w:hanging="360"/>
      </w:pPr>
      <w:r w:rsidRPr="00630043">
        <w:br w:type="page"/>
      </w:r>
      <w:bookmarkStart w:id="277" w:name="_Toc259606667"/>
      <w:bookmarkStart w:id="278" w:name="_Toc386404221"/>
      <w:bookmarkStart w:id="279" w:name="_Toc510268164"/>
      <w:bookmarkStart w:id="280" w:name="_Toc516835661"/>
      <w:r w:rsidRPr="00630043">
        <w:lastRenderedPageBreak/>
        <w:t>Literatúra</w:t>
      </w:r>
      <w:bookmarkEnd w:id="277"/>
      <w:bookmarkEnd w:id="278"/>
      <w:bookmarkEnd w:id="279"/>
      <w:bookmarkEnd w:id="280"/>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lastRenderedPageBreak/>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lastRenderedPageBreak/>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77777777"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lastRenderedPageBreak/>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Heading1"/>
        <w:numPr>
          <w:ilvl w:val="0"/>
          <w:numId w:val="0"/>
        </w:numPr>
        <w:ind w:left="432" w:hanging="432"/>
      </w:pPr>
      <w:bookmarkStart w:id="281" w:name="_Toc510268165"/>
      <w:bookmarkStart w:id="282" w:name="_Toc516835662"/>
      <w:r w:rsidRPr="00630043">
        <w:lastRenderedPageBreak/>
        <w:t>ZOZNAM SYMBOLOV, VELIČÍN A SKRATIEK</w:t>
      </w:r>
      <w:bookmarkEnd w:id="281"/>
      <w:bookmarkEnd w:id="282"/>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sectPr w:rsidR="00337173" w:rsidSect="00BD7167">
      <w:headerReference w:type="default" r:id="rId55"/>
      <w:footerReference w:type="default" r:id="rId56"/>
      <w:headerReference w:type="first" r:id="rId57"/>
      <w:footerReference w:type="first" r:id="rId58"/>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122D3D" w14:textId="77777777" w:rsidR="00614752" w:rsidRDefault="00614752" w:rsidP="009076DD">
      <w:pPr>
        <w:spacing w:line="240" w:lineRule="auto"/>
      </w:pPr>
      <w:r>
        <w:separator/>
      </w:r>
    </w:p>
  </w:endnote>
  <w:endnote w:type="continuationSeparator" w:id="0">
    <w:p w14:paraId="6E3FE2F6" w14:textId="77777777" w:rsidR="00614752" w:rsidRDefault="00614752"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4000ACFF" w:usb2="00000001" w:usb3="00000000" w:csb0="000001FF" w:csb1="00000000"/>
  </w:font>
  <w:font w:name="Calibri Light">
    <w:panose1 w:val="020F0302020204030204"/>
    <w:charset w:val="EE"/>
    <w:family w:val="swiss"/>
    <w:pitch w:val="variable"/>
    <w:sig w:usb0="A0002AEF" w:usb1="4000207B" w:usb2="00000000" w:usb3="00000000" w:csb0="000001FF" w:csb1="00000000"/>
  </w:font>
  <w:font w:name="Arial">
    <w:panose1 w:val="020B0604020202020204"/>
    <w:charset w:val="EE"/>
    <w:family w:val="swiss"/>
    <w:pitch w:val="variable"/>
    <w:sig w:usb0="E0002A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2FF" w:usb1="400004FF"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5873855"/>
      <w:docPartObj>
        <w:docPartGallery w:val="Page Numbers (Bottom of Page)"/>
        <w:docPartUnique/>
      </w:docPartObj>
    </w:sdtPr>
    <w:sdtContent>
      <w:p w14:paraId="36435806" w14:textId="268EAF3B" w:rsidR="002F3255" w:rsidRDefault="002F3255" w:rsidP="00BD7167">
        <w:pPr>
          <w:spacing w:before="360"/>
          <w:jc w:val="center"/>
        </w:pPr>
        <w:r>
          <w:fldChar w:fldCharType="begin"/>
        </w:r>
        <w:r>
          <w:instrText xml:space="preserve"> PAGE   \* MERGEFORMAT </w:instrText>
        </w:r>
        <w:r>
          <w:fldChar w:fldCharType="separate"/>
        </w:r>
        <w:r w:rsidR="008D24BE">
          <w:rPr>
            <w:noProof/>
          </w:rPr>
          <w:t>XII</w:t>
        </w:r>
        <w:r>
          <w:rPr>
            <w:noProof/>
          </w:rPr>
          <w:fldChar w:fldCharType="end"/>
        </w:r>
        <w:sdt>
          <w:sdtPr>
            <w:id w:val="-1918691522"/>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438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B822C0D"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1544411"/>
      <w:docPartObj>
        <w:docPartGallery w:val="Page Numbers (Bottom of Page)"/>
        <w:docPartUnique/>
      </w:docPartObj>
    </w:sdtPr>
    <w:sdtContent>
      <w:p w14:paraId="733099C6" w14:textId="08E9DC53" w:rsidR="002F3255" w:rsidRDefault="002F3255" w:rsidP="00BD7167">
        <w:pPr>
          <w:spacing w:before="360"/>
          <w:jc w:val="center"/>
        </w:pPr>
        <w:r>
          <w:fldChar w:fldCharType="begin"/>
        </w:r>
        <w:r>
          <w:instrText xml:space="preserve"> PAGE   \* MERGEFORMAT </w:instrText>
        </w:r>
        <w:r>
          <w:fldChar w:fldCharType="separate"/>
        </w:r>
        <w:r w:rsidR="005335DB">
          <w:rPr>
            <w:noProof/>
          </w:rPr>
          <w:t>I</w:t>
        </w:r>
        <w:r>
          <w:rPr>
            <w:noProof/>
          </w:rPr>
          <w:fldChar w:fldCharType="end"/>
        </w:r>
        <w:sdt>
          <w:sdtPr>
            <w:id w:val="184178958"/>
            <w:docPartObj>
              <w:docPartGallery w:val="Page Numbers (Bottom of Page)"/>
              <w:docPartUnique/>
            </w:docPartObj>
          </w:sdtPr>
          <w:sdtContent>
            <w:r>
              <w:rPr>
                <w:noProof/>
                <w:lang w:val="en-US" w:eastAsia="en-US"/>
              </w:rPr>
              <mc:AlternateContent>
                <mc:Choice Requires="wps">
                  <w:drawing>
                    <wp:anchor distT="4294967293" distB="4294967293" distL="114300" distR="114300" simplePos="0" relativeHeight="25166540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76748"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864788"/>
      <w:docPartObj>
        <w:docPartGallery w:val="Page Numbers (Bottom of Page)"/>
        <w:docPartUnique/>
      </w:docPartObj>
    </w:sdtPr>
    <w:sdtContent>
      <w:p w14:paraId="67FC9A10" w14:textId="223C58A3" w:rsidR="002F3255" w:rsidRDefault="002F3255" w:rsidP="00BD7167">
        <w:pPr>
          <w:spacing w:before="360"/>
          <w:jc w:val="center"/>
        </w:pPr>
        <w:r>
          <w:fldChar w:fldCharType="begin"/>
        </w:r>
        <w:r>
          <w:instrText xml:space="preserve"> PAGE   \* MERGEFORMAT </w:instrText>
        </w:r>
        <w:r>
          <w:fldChar w:fldCharType="separate"/>
        </w:r>
        <w:r w:rsidR="00AB0D6B">
          <w:rPr>
            <w:noProof/>
          </w:rPr>
          <w:t>46</w:t>
        </w:r>
        <w:r>
          <w:rPr>
            <w:noProof/>
          </w:rPr>
          <w:fldChar w:fldCharType="end"/>
        </w:r>
        <w:r w:rsidRPr="00E072E3">
          <w:t xml:space="preserve"> </w:t>
        </w:r>
        <w:sdt>
          <w:sdtPr>
            <w:id w:val="-110865724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4144"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3B5BAF"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0367696"/>
      <w:docPartObj>
        <w:docPartGallery w:val="Page Numbers (Bottom of Page)"/>
        <w:docPartUnique/>
      </w:docPartObj>
    </w:sdtPr>
    <w:sdtContent>
      <w:p w14:paraId="12942275" w14:textId="708FE156" w:rsidR="002F3255" w:rsidRDefault="002F3255" w:rsidP="00BD7167">
        <w:pPr>
          <w:spacing w:before="360"/>
          <w:jc w:val="center"/>
        </w:pPr>
        <w:r>
          <w:fldChar w:fldCharType="begin"/>
        </w:r>
        <w:r>
          <w:instrText xml:space="preserve"> PAGE   \* MERGEFORMAT </w:instrText>
        </w:r>
        <w:r>
          <w:fldChar w:fldCharType="separate"/>
        </w:r>
        <w:r w:rsidR="008D24BE">
          <w:rPr>
            <w:noProof/>
          </w:rPr>
          <w:t>33</w:t>
        </w:r>
        <w:r>
          <w:rPr>
            <w:noProof/>
          </w:rPr>
          <w:fldChar w:fldCharType="end"/>
        </w:r>
        <w:sdt>
          <w:sdtPr>
            <w:id w:val="781450977"/>
            <w:docPartObj>
              <w:docPartGallery w:val="Page Numbers (Bottom of Page)"/>
              <w:docPartUnique/>
            </w:docPartObj>
          </w:sdtPr>
          <w:sdtContent>
            <w:r>
              <w:rPr>
                <w:noProof/>
                <w:lang w:val="en-US" w:eastAsia="en-US"/>
              </w:rPr>
              <mc:AlternateContent>
                <mc:Choice Requires="wps">
                  <w:drawing>
                    <wp:anchor distT="4294967294" distB="4294967294" distL="114300" distR="114300" simplePos="0" relativeHeight="251656192"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2E859E4"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1360848"/>
      <w:docPartObj>
        <w:docPartGallery w:val="Page Numbers (Bottom of Page)"/>
        <w:docPartUnique/>
      </w:docPartObj>
    </w:sdtPr>
    <w:sdtContent>
      <w:p w14:paraId="723C98B9" w14:textId="0858D1BB" w:rsidR="002F3255" w:rsidRDefault="002F3255" w:rsidP="00BD7167">
        <w:pPr>
          <w:spacing w:before="360"/>
          <w:jc w:val="center"/>
        </w:pPr>
        <w:r>
          <w:rPr>
            <w:noProof/>
            <w:lang w:val="en-US" w:eastAsia="en-US"/>
          </w:rPr>
          <mc:AlternateContent>
            <mc:Choice Requires="wps">
              <w:drawing>
                <wp:anchor distT="4294967294" distB="4294967294" distL="114300" distR="114300" simplePos="0" relativeHeight="25165721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449DD6"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8D24BE">
          <w:rPr>
            <w:noProof/>
          </w:rPr>
          <w:t>91</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5035ED" w14:textId="73218F4B" w:rsidR="002F3255" w:rsidRDefault="002F3255">
    <w:pPr>
      <w:spacing w:before="360"/>
      <w:jc w:val="center"/>
    </w:pPr>
    <w:r>
      <w:rPr>
        <w:noProof/>
        <w:lang w:val="en-US" w:eastAsia="en-US"/>
      </w:rPr>
      <mc:AlternateContent>
        <mc:Choice Requires="wps">
          <w:drawing>
            <wp:anchor distT="4294967294" distB="4294967294" distL="114300" distR="114300" simplePos="0" relativeHeight="251653120"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9EEFA2"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8D24BE">
      <w:rPr>
        <w:noProof/>
      </w:rPr>
      <w:t>8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515B36" w14:textId="77777777" w:rsidR="00614752" w:rsidRDefault="00614752" w:rsidP="009076DD">
      <w:pPr>
        <w:spacing w:line="240" w:lineRule="auto"/>
      </w:pPr>
      <w:r>
        <w:separator/>
      </w:r>
    </w:p>
  </w:footnote>
  <w:footnote w:type="continuationSeparator" w:id="0">
    <w:p w14:paraId="00A016E0" w14:textId="77777777" w:rsidR="00614752" w:rsidRDefault="00614752" w:rsidP="009076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CAE6B1" w14:textId="77777777" w:rsidR="002F3255" w:rsidRPr="00887EC3" w:rsidRDefault="002F3255" w:rsidP="00BD7167">
    <w:pPr>
      <w:rPr>
        <w:rFonts w:ascii="Arial" w:hAnsi="Arial" w:cs="Arial"/>
        <w:b/>
        <w:bCs/>
      </w:rPr>
    </w:pPr>
    <w:r>
      <w:rPr>
        <w:noProof/>
        <w:lang w:val="en-US" w:eastAsia="en-US"/>
      </w:rPr>
      <mc:AlternateContent>
        <mc:Choice Requires="wps">
          <w:drawing>
            <wp:anchor distT="4294967293" distB="4294967293" distL="114300" distR="114300" simplePos="0" relativeHeight="25166233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86CF7A"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2F3255" w:rsidRDefault="002F3255" w:rsidP="00BD7167">
    <w:pPr>
      <w:pStyle w:val="Header"/>
      <w:ind w:firstLine="28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C0BC5E" w14:textId="77777777" w:rsidR="002F3255" w:rsidRPr="00887EC3" w:rsidRDefault="002F3255" w:rsidP="00BD7167">
    <w:pPr>
      <w:rPr>
        <w:rFonts w:ascii="Arial" w:hAnsi="Arial" w:cs="Arial"/>
        <w:b/>
        <w:bCs/>
      </w:rPr>
    </w:pPr>
    <w:r>
      <w:rPr>
        <w:noProof/>
        <w:lang w:val="en-US" w:eastAsia="en-US"/>
      </w:rPr>
      <mc:AlternateContent>
        <mc:Choice Requires="wps">
          <w:drawing>
            <wp:anchor distT="4294967293" distB="4294967293" distL="114300" distR="114300" simplePos="0" relativeHeight="25166336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089E91"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2F3255" w:rsidRDefault="002F3255" w:rsidP="00BD7167">
    <w:pPr>
      <w:pStyle w:val="Header"/>
      <w:ind w:firstLine="28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ECCA76" w14:textId="77777777" w:rsidR="002F3255" w:rsidRPr="00887EC3" w:rsidRDefault="002F3255"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0048"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D7FD10"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2F3255" w:rsidRDefault="002F3255" w:rsidP="00BD7167">
    <w:pPr>
      <w:pStyle w:val="Header"/>
      <w:ind w:firstLine="28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78333" w14:textId="77777777" w:rsidR="002F3255" w:rsidRPr="00887EC3" w:rsidRDefault="002F3255"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2096"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1453F0"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2F3255" w:rsidRDefault="002F3255" w:rsidP="00BD7167">
    <w:pPr>
      <w:pStyle w:val="Header"/>
      <w:ind w:firstLine="284"/>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FBA55" w14:textId="77777777" w:rsidR="002F3255" w:rsidRPr="00887EC3" w:rsidRDefault="002F3255"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5168"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65F8600"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2F3255" w:rsidRDefault="002F3255" w:rsidP="00BD7167">
    <w:pPr>
      <w:pStyle w:val="Header"/>
      <w:ind w:firstLine="284"/>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FDD152" w14:textId="77777777" w:rsidR="002F3255" w:rsidRDefault="002F3255" w:rsidP="00BD7167">
    <w:pPr>
      <w:rPr>
        <w:rFonts w:ascii="Arial" w:hAnsi="Arial" w:cs="Arial"/>
        <w:b/>
        <w:bCs/>
      </w:rPr>
    </w:pPr>
    <w:r>
      <w:rPr>
        <w:noProof/>
        <w:lang w:val="en-US" w:eastAsia="en-US"/>
      </w:rPr>
      <mc:AlternateContent>
        <mc:Choice Requires="wps">
          <w:drawing>
            <wp:anchor distT="4294967294" distB="4294967294" distL="114300" distR="114300" simplePos="0" relativeHeight="251651072"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BA9357"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2F3255" w:rsidRDefault="002F32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15:restartNumberingAfterBreak="0">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15:restartNumberingAfterBreak="0">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15:restartNumberingAfterBreak="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15:restartNumberingAfterBreak="0">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15:restartNumberingAfterBreak="0">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15:restartNumberingAfterBreak="0">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15:restartNumberingAfterBreak="0">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15:restartNumberingAfterBreak="0">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15:restartNumberingAfterBreak="0">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15:restartNumberingAfterBreak="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15:restartNumberingAfterBreak="0">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15:restartNumberingAfterBreak="0">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15:restartNumberingAfterBreak="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29" w15:restartNumberingAfterBreak="0">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15:restartNumberingAfterBreak="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15:restartNumberingAfterBreak="0">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15:restartNumberingAfterBreak="0">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15:restartNumberingAfterBreak="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15:restartNumberingAfterBreak="0">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16502A"/>
    <w:rsid w:val="00197EE5"/>
    <w:rsid w:val="0027698D"/>
    <w:rsid w:val="00284C6A"/>
    <w:rsid w:val="002C512A"/>
    <w:rsid w:val="002F3255"/>
    <w:rsid w:val="00337173"/>
    <w:rsid w:val="0039451C"/>
    <w:rsid w:val="004349AC"/>
    <w:rsid w:val="004F79F4"/>
    <w:rsid w:val="0051337F"/>
    <w:rsid w:val="005335DB"/>
    <w:rsid w:val="00581146"/>
    <w:rsid w:val="00585A7B"/>
    <w:rsid w:val="005D438D"/>
    <w:rsid w:val="00614752"/>
    <w:rsid w:val="006456FC"/>
    <w:rsid w:val="00663145"/>
    <w:rsid w:val="0068248B"/>
    <w:rsid w:val="00701162"/>
    <w:rsid w:val="00717CE4"/>
    <w:rsid w:val="007851DF"/>
    <w:rsid w:val="00796B63"/>
    <w:rsid w:val="008C6240"/>
    <w:rsid w:val="008D24BE"/>
    <w:rsid w:val="009076DD"/>
    <w:rsid w:val="00957A6D"/>
    <w:rsid w:val="00A37FEB"/>
    <w:rsid w:val="00A6119C"/>
    <w:rsid w:val="00AA122D"/>
    <w:rsid w:val="00AB0D6B"/>
    <w:rsid w:val="00B169C3"/>
    <w:rsid w:val="00B519B6"/>
    <w:rsid w:val="00BD7167"/>
    <w:rsid w:val="00BF4D0C"/>
    <w:rsid w:val="00CD056E"/>
    <w:rsid w:val="00D37F23"/>
    <w:rsid w:val="00E55C6C"/>
    <w:rsid w:val="00EE587A"/>
    <w:rsid w:val="00F56E4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Heading1">
    <w:name w:val="heading 1"/>
    <w:basedOn w:val="Normal"/>
    <w:next w:val="Normal"/>
    <w:link w:val="Heading1Char"/>
    <w:uiPriority w:val="9"/>
    <w:qFormat/>
    <w:rsid w:val="00BD7167"/>
    <w:pPr>
      <w:keepNext/>
      <w:numPr>
        <w:numId w:val="10"/>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BD7167"/>
    <w:pPr>
      <w:keepNext/>
      <w:numPr>
        <w:ilvl w:val="1"/>
        <w:numId w:val="10"/>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BD7167"/>
    <w:pPr>
      <w:keepNext/>
      <w:numPr>
        <w:ilvl w:val="2"/>
        <w:numId w:val="10"/>
      </w:numPr>
      <w:spacing w:before="240"/>
      <w:outlineLvl w:val="2"/>
    </w:pPr>
    <w:rPr>
      <w:b/>
      <w:bCs/>
      <w:szCs w:val="32"/>
    </w:rPr>
  </w:style>
  <w:style w:type="paragraph" w:styleId="Heading4">
    <w:name w:val="heading 4"/>
    <w:basedOn w:val="Normal"/>
    <w:next w:val="Normal"/>
    <w:link w:val="Heading4Char"/>
    <w:uiPriority w:val="9"/>
    <w:qFormat/>
    <w:rsid w:val="00BD7167"/>
    <w:pPr>
      <w:keepNext/>
      <w:numPr>
        <w:ilvl w:val="3"/>
        <w:numId w:val="10"/>
      </w:numPr>
      <w:spacing w:before="120"/>
      <w:outlineLvl w:val="3"/>
    </w:pPr>
    <w:rPr>
      <w:b/>
      <w:bCs/>
      <w:sz w:val="22"/>
      <w:szCs w:val="22"/>
    </w:rPr>
  </w:style>
  <w:style w:type="paragraph" w:styleId="Heading5">
    <w:name w:val="heading 5"/>
    <w:basedOn w:val="Normal"/>
    <w:next w:val="Normal"/>
    <w:link w:val="Heading5Char"/>
    <w:uiPriority w:val="9"/>
    <w:qFormat/>
    <w:rsid w:val="00BD7167"/>
    <w:pPr>
      <w:keepNext/>
      <w:numPr>
        <w:ilvl w:val="4"/>
        <w:numId w:val="10"/>
      </w:numPr>
      <w:outlineLvl w:val="4"/>
    </w:pPr>
    <w:rPr>
      <w:szCs w:val="24"/>
    </w:rPr>
  </w:style>
  <w:style w:type="paragraph" w:styleId="Heading6">
    <w:name w:val="heading 6"/>
    <w:basedOn w:val="Normal"/>
    <w:next w:val="Normal"/>
    <w:link w:val="Heading6Char"/>
    <w:uiPriority w:val="9"/>
    <w:qFormat/>
    <w:rsid w:val="00BD7167"/>
    <w:pPr>
      <w:keepNext/>
      <w:numPr>
        <w:ilvl w:val="5"/>
        <w:numId w:val="10"/>
      </w:numPr>
      <w:outlineLvl w:val="5"/>
    </w:pPr>
    <w:rPr>
      <w:b/>
      <w:bCs/>
      <w:szCs w:val="24"/>
    </w:rPr>
  </w:style>
  <w:style w:type="paragraph" w:styleId="Heading7">
    <w:name w:val="heading 7"/>
    <w:basedOn w:val="Normal"/>
    <w:next w:val="Normal"/>
    <w:link w:val="Heading7Char"/>
    <w:uiPriority w:val="9"/>
    <w:qFormat/>
    <w:rsid w:val="00BD7167"/>
    <w:pPr>
      <w:keepNext/>
      <w:numPr>
        <w:ilvl w:val="6"/>
        <w:numId w:val="10"/>
      </w:numPr>
      <w:jc w:val="center"/>
      <w:outlineLvl w:val="6"/>
    </w:pPr>
    <w:rPr>
      <w:szCs w:val="24"/>
    </w:rPr>
  </w:style>
  <w:style w:type="paragraph" w:styleId="Heading8">
    <w:name w:val="heading 8"/>
    <w:basedOn w:val="Normal"/>
    <w:next w:val="Normal"/>
    <w:link w:val="Heading8Char"/>
    <w:uiPriority w:val="9"/>
    <w:qFormat/>
    <w:rsid w:val="00BD7167"/>
    <w:pPr>
      <w:keepNext/>
      <w:numPr>
        <w:ilvl w:val="7"/>
        <w:numId w:val="10"/>
      </w:numPr>
      <w:jc w:val="center"/>
      <w:outlineLvl w:val="7"/>
    </w:pPr>
    <w:rPr>
      <w:b/>
      <w:bCs/>
      <w:szCs w:val="24"/>
    </w:rPr>
  </w:style>
  <w:style w:type="paragraph" w:styleId="Heading9">
    <w:name w:val="heading 9"/>
    <w:basedOn w:val="Normal"/>
    <w:next w:val="Normal"/>
    <w:link w:val="Heading9Char"/>
    <w:uiPriority w:val="9"/>
    <w:qFormat/>
    <w:rsid w:val="00BD7167"/>
    <w:pPr>
      <w:keepNext/>
      <w:numPr>
        <w:ilvl w:val="8"/>
        <w:numId w:val="10"/>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167"/>
    <w:rPr>
      <w:rFonts w:ascii="Arial" w:eastAsia="Times New Roman" w:hAnsi="Arial" w:cs="Arial"/>
      <w:b/>
      <w:bCs/>
      <w:sz w:val="36"/>
      <w:szCs w:val="32"/>
      <w:lang w:val="sk-SK" w:eastAsia="cs-CZ"/>
    </w:rPr>
  </w:style>
  <w:style w:type="character" w:customStyle="1" w:styleId="Heading2Char">
    <w:name w:val="Heading 2 Char"/>
    <w:basedOn w:val="DefaultParagraphFont"/>
    <w:link w:val="Heading2"/>
    <w:uiPriority w:val="9"/>
    <w:rsid w:val="00BD7167"/>
    <w:rPr>
      <w:rFonts w:ascii="Arial" w:eastAsia="Times New Roman" w:hAnsi="Arial" w:cs="Arial Narrow"/>
      <w:b/>
      <w:bCs/>
      <w:sz w:val="28"/>
      <w:szCs w:val="40"/>
      <w:lang w:val="sk-SK" w:eastAsia="cs-CZ"/>
    </w:rPr>
  </w:style>
  <w:style w:type="character" w:customStyle="1" w:styleId="Heading3Char">
    <w:name w:val="Heading 3 Char"/>
    <w:basedOn w:val="DefaultParagraphFont"/>
    <w:link w:val="Heading3"/>
    <w:uiPriority w:val="9"/>
    <w:rsid w:val="00BD7167"/>
    <w:rPr>
      <w:rFonts w:asciiTheme="majorHAnsi" w:eastAsia="Times New Roman" w:hAnsiTheme="majorHAnsi" w:cs="Times New Roman"/>
      <w:b/>
      <w:bCs/>
      <w:sz w:val="24"/>
      <w:szCs w:val="32"/>
      <w:lang w:val="sk-SK" w:eastAsia="cs-CZ"/>
    </w:rPr>
  </w:style>
  <w:style w:type="character" w:customStyle="1" w:styleId="Heading4Char">
    <w:name w:val="Heading 4 Char"/>
    <w:basedOn w:val="DefaultParagraphFont"/>
    <w:link w:val="Heading4"/>
    <w:uiPriority w:val="9"/>
    <w:rsid w:val="00BD7167"/>
    <w:rPr>
      <w:rFonts w:asciiTheme="majorHAnsi" w:eastAsia="Times New Roman" w:hAnsiTheme="majorHAnsi" w:cs="Times New Roman"/>
      <w:b/>
      <w:bCs/>
      <w:lang w:val="sk-SK" w:eastAsia="cs-CZ"/>
    </w:rPr>
  </w:style>
  <w:style w:type="character" w:customStyle="1" w:styleId="Heading5Char">
    <w:name w:val="Heading 5 Char"/>
    <w:basedOn w:val="DefaultParagraphFont"/>
    <w:link w:val="Heading5"/>
    <w:uiPriority w:val="9"/>
    <w:rsid w:val="00BD7167"/>
    <w:rPr>
      <w:rFonts w:asciiTheme="majorHAnsi" w:eastAsia="Times New Roman" w:hAnsiTheme="majorHAnsi" w:cs="Times New Roman"/>
      <w:sz w:val="24"/>
      <w:szCs w:val="24"/>
      <w:lang w:val="sk-SK" w:eastAsia="cs-CZ"/>
    </w:rPr>
  </w:style>
  <w:style w:type="character" w:customStyle="1" w:styleId="Heading6Char">
    <w:name w:val="Heading 6 Char"/>
    <w:basedOn w:val="DefaultParagraphFont"/>
    <w:link w:val="Heading6"/>
    <w:uiPriority w:val="9"/>
    <w:rsid w:val="00BD7167"/>
    <w:rPr>
      <w:rFonts w:asciiTheme="majorHAnsi" w:eastAsia="Times New Roman" w:hAnsiTheme="majorHAnsi" w:cs="Times New Roman"/>
      <w:b/>
      <w:bCs/>
      <w:sz w:val="24"/>
      <w:szCs w:val="24"/>
      <w:lang w:val="sk-SK" w:eastAsia="cs-CZ"/>
    </w:rPr>
  </w:style>
  <w:style w:type="character" w:customStyle="1" w:styleId="Heading7Char">
    <w:name w:val="Heading 7 Char"/>
    <w:basedOn w:val="DefaultParagraphFont"/>
    <w:link w:val="Heading7"/>
    <w:uiPriority w:val="9"/>
    <w:rsid w:val="00BD7167"/>
    <w:rPr>
      <w:rFonts w:asciiTheme="majorHAnsi" w:eastAsia="Times New Roman" w:hAnsiTheme="majorHAnsi" w:cs="Times New Roman"/>
      <w:sz w:val="24"/>
      <w:szCs w:val="24"/>
      <w:lang w:val="sk-SK" w:eastAsia="cs-CZ"/>
    </w:rPr>
  </w:style>
  <w:style w:type="character" w:customStyle="1" w:styleId="Heading8Char">
    <w:name w:val="Heading 8 Char"/>
    <w:basedOn w:val="DefaultParagraphFont"/>
    <w:link w:val="Heading8"/>
    <w:uiPriority w:val="9"/>
    <w:rsid w:val="00BD7167"/>
    <w:rPr>
      <w:rFonts w:asciiTheme="majorHAnsi" w:eastAsia="Times New Roman" w:hAnsiTheme="majorHAnsi" w:cs="Times New Roman"/>
      <w:b/>
      <w:bCs/>
      <w:sz w:val="24"/>
      <w:szCs w:val="24"/>
      <w:lang w:val="sk-SK" w:eastAsia="cs-CZ"/>
    </w:rPr>
  </w:style>
  <w:style w:type="character" w:customStyle="1" w:styleId="Heading9Char">
    <w:name w:val="Heading 9 Char"/>
    <w:basedOn w:val="DefaultParagraphFont"/>
    <w:link w:val="Heading9"/>
    <w:uiPriority w:val="9"/>
    <w:rsid w:val="00BD7167"/>
    <w:rPr>
      <w:rFonts w:asciiTheme="majorHAnsi" w:eastAsia="Times New Roman" w:hAnsiTheme="majorHAnsi" w:cs="Times New Roman"/>
      <w:b/>
      <w:bCs/>
      <w:sz w:val="28"/>
      <w:szCs w:val="28"/>
      <w:lang w:val="sk-SK" w:eastAsia="cs-CZ"/>
    </w:rPr>
  </w:style>
  <w:style w:type="paragraph" w:styleId="Footer">
    <w:name w:val="footer"/>
    <w:basedOn w:val="Normal"/>
    <w:link w:val="FooterChar"/>
    <w:uiPriority w:val="99"/>
    <w:rsid w:val="00BD7167"/>
    <w:pPr>
      <w:tabs>
        <w:tab w:val="center" w:pos="4536"/>
        <w:tab w:val="right" w:pos="9072"/>
      </w:tabs>
    </w:pPr>
  </w:style>
  <w:style w:type="character" w:customStyle="1" w:styleId="FooterChar">
    <w:name w:val="Footer Char"/>
    <w:basedOn w:val="DefaultParagraphFont"/>
    <w:link w:val="Footer"/>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al"/>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al"/>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al"/>
    <w:uiPriority w:val="99"/>
    <w:rsid w:val="00BD7167"/>
    <w:pPr>
      <w:spacing w:after="360"/>
    </w:pPr>
    <w:rPr>
      <w:rFonts w:ascii="Arial" w:hAnsi="Arial" w:cs="Arial"/>
      <w:b/>
      <w:bCs/>
      <w:color w:val="333399"/>
      <w:sz w:val="30"/>
      <w:szCs w:val="30"/>
    </w:rPr>
  </w:style>
  <w:style w:type="paragraph" w:customStyle="1" w:styleId="Title-pojed">
    <w:name w:val="Title - pojed"/>
    <w:basedOn w:val="Normal"/>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al"/>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al"/>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al"/>
    <w:uiPriority w:val="99"/>
    <w:rsid w:val="00BD7167"/>
    <w:pPr>
      <w:spacing w:before="1200" w:after="120"/>
      <w:ind w:left="567"/>
    </w:pPr>
    <w:rPr>
      <w:rFonts w:ascii="Arial" w:hAnsi="Arial" w:cs="Arial"/>
      <w:b/>
      <w:bCs/>
      <w:sz w:val="32"/>
      <w:szCs w:val="32"/>
    </w:rPr>
  </w:style>
  <w:style w:type="paragraph" w:customStyle="1" w:styleId="Text">
    <w:name w:val="Text"/>
    <w:basedOn w:val="Normal"/>
    <w:link w:val="TextChar"/>
    <w:uiPriority w:val="99"/>
    <w:rsid w:val="00BD7167"/>
    <w:pPr>
      <w:spacing w:before="120"/>
      <w:ind w:firstLine="567"/>
    </w:pPr>
    <w:rPr>
      <w:szCs w:val="24"/>
    </w:rPr>
  </w:style>
  <w:style w:type="character" w:customStyle="1" w:styleId="TextChar">
    <w:name w:val="Text Char"/>
    <w:basedOn w:val="DefaultParagraphFont"/>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eader">
    <w:name w:val="header"/>
    <w:basedOn w:val="Normal"/>
    <w:link w:val="HeaderChar"/>
    <w:uiPriority w:val="99"/>
    <w:rsid w:val="00BD7167"/>
    <w:pPr>
      <w:tabs>
        <w:tab w:val="center" w:pos="4536"/>
        <w:tab w:val="right" w:pos="9072"/>
      </w:tabs>
    </w:pPr>
  </w:style>
  <w:style w:type="character" w:customStyle="1" w:styleId="HeaderChar">
    <w:name w:val="Header Char"/>
    <w:basedOn w:val="DefaultParagraphFont"/>
    <w:link w:val="Header"/>
    <w:uiPriority w:val="99"/>
    <w:rsid w:val="00BD7167"/>
    <w:rPr>
      <w:rFonts w:asciiTheme="majorHAnsi" w:eastAsia="Times New Roman" w:hAnsiTheme="majorHAnsi" w:cs="Times New Roman"/>
      <w:sz w:val="24"/>
      <w:szCs w:val="20"/>
      <w:lang w:val="sk-SK" w:eastAsia="cs-CZ"/>
    </w:rPr>
  </w:style>
  <w:style w:type="character" w:styleId="PageNumber">
    <w:name w:val="page number"/>
    <w:basedOn w:val="DefaultParagraphFont"/>
    <w:uiPriority w:val="99"/>
    <w:rsid w:val="00BD7167"/>
    <w:rPr>
      <w:rFonts w:cs="Times New Roman"/>
    </w:rPr>
  </w:style>
  <w:style w:type="paragraph" w:styleId="TOC1">
    <w:name w:val="toc 1"/>
    <w:basedOn w:val="Normal"/>
    <w:next w:val="Normal"/>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al"/>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al"/>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al"/>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al"/>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al"/>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al"/>
    <w:next w:val="Normal"/>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al"/>
    <w:rsid w:val="00BD7167"/>
    <w:pPr>
      <w:overflowPunct/>
      <w:autoSpaceDE/>
      <w:autoSpaceDN/>
      <w:adjustRightInd/>
      <w:ind w:firstLine="340"/>
      <w:textAlignment w:val="auto"/>
    </w:pPr>
    <w:rPr>
      <w:szCs w:val="24"/>
    </w:rPr>
  </w:style>
  <w:style w:type="character" w:styleId="Emphasis">
    <w:name w:val="Emphasis"/>
    <w:basedOn w:val="DefaultParagraphFont"/>
    <w:uiPriority w:val="20"/>
    <w:qFormat/>
    <w:rsid w:val="00BD7167"/>
    <w:rPr>
      <w:rFonts w:cs="Times New Roman"/>
      <w:i/>
      <w:iCs/>
    </w:rPr>
  </w:style>
  <w:style w:type="paragraph" w:styleId="ListParagraph">
    <w:name w:val="List Paragraph"/>
    <w:basedOn w:val="Normal"/>
    <w:uiPriority w:val="34"/>
    <w:qFormat/>
    <w:rsid w:val="00BD7167"/>
    <w:pPr>
      <w:ind w:left="708"/>
    </w:pPr>
  </w:style>
  <w:style w:type="character" w:customStyle="1" w:styleId="apple-style-span">
    <w:name w:val="apple-style-span"/>
    <w:basedOn w:val="DefaultParagraphFont"/>
    <w:rsid w:val="00BD7167"/>
    <w:rPr>
      <w:rFonts w:cs="Times New Roman"/>
    </w:rPr>
  </w:style>
  <w:style w:type="character" w:customStyle="1" w:styleId="apple-converted-space">
    <w:name w:val="apple-converted-space"/>
    <w:basedOn w:val="DefaultParagraphFont"/>
    <w:rsid w:val="00BD7167"/>
    <w:rPr>
      <w:rFonts w:cs="Times New Roman"/>
    </w:rPr>
  </w:style>
  <w:style w:type="character" w:styleId="Hyperlink">
    <w:name w:val="Hyperlink"/>
    <w:basedOn w:val="DefaultParagraphFont"/>
    <w:uiPriority w:val="99"/>
    <w:unhideWhenUsed/>
    <w:rsid w:val="00BD7167"/>
    <w:rPr>
      <w:rFonts w:cs="Times New Roman"/>
      <w:color w:val="0000FF"/>
      <w:u w:val="single"/>
    </w:rPr>
  </w:style>
  <w:style w:type="paragraph" w:styleId="BalloonText">
    <w:name w:val="Balloon Text"/>
    <w:basedOn w:val="Normal"/>
    <w:link w:val="BalloonTextChar"/>
    <w:uiPriority w:val="99"/>
    <w:semiHidden/>
    <w:unhideWhenUsed/>
    <w:rsid w:val="00BD7167"/>
    <w:rPr>
      <w:rFonts w:ascii="Tahoma" w:hAnsi="Tahoma" w:cs="Tahoma"/>
      <w:sz w:val="16"/>
      <w:szCs w:val="16"/>
    </w:rPr>
  </w:style>
  <w:style w:type="character" w:customStyle="1" w:styleId="BalloonTextChar">
    <w:name w:val="Balloon Text Char"/>
    <w:basedOn w:val="DefaultParagraphFont"/>
    <w:link w:val="BalloonText"/>
    <w:uiPriority w:val="99"/>
    <w:semiHidden/>
    <w:rsid w:val="00BD7167"/>
    <w:rPr>
      <w:rFonts w:ascii="Tahoma" w:eastAsia="Times New Roman" w:hAnsi="Tahoma" w:cs="Tahoma"/>
      <w:sz w:val="16"/>
      <w:szCs w:val="16"/>
      <w:lang w:val="sk-SK" w:eastAsia="cs-CZ"/>
    </w:rPr>
  </w:style>
  <w:style w:type="paragraph" w:styleId="TOC2">
    <w:name w:val="toc 2"/>
    <w:basedOn w:val="Normal"/>
    <w:next w:val="Normal"/>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al"/>
    <w:rsid w:val="00BD7167"/>
    <w:pPr>
      <w:widowControl w:val="0"/>
      <w:overflowPunct/>
      <w:autoSpaceDE/>
      <w:autoSpaceDN/>
      <w:adjustRightInd/>
      <w:ind w:left="567" w:hanging="567"/>
      <w:textAlignment w:val="auto"/>
    </w:pPr>
    <w:rPr>
      <w:lang w:val="en-US" w:eastAsia="en-US"/>
    </w:rPr>
  </w:style>
  <w:style w:type="paragraph" w:styleId="Title">
    <w:name w:val="Title"/>
    <w:basedOn w:val="Normal"/>
    <w:next w:val="Normal"/>
    <w:link w:val="Title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TitleChar">
    <w:name w:val="Title Char"/>
    <w:basedOn w:val="DefaultParagraphFont"/>
    <w:link w:val="Title"/>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DefaultParagraphFont"/>
    <w:rsid w:val="00BD7167"/>
  </w:style>
  <w:style w:type="paragraph" w:styleId="Caption">
    <w:name w:val="caption"/>
    <w:basedOn w:val="Normal"/>
    <w:next w:val="Normal"/>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Subtitle">
    <w:name w:val="Subtitle"/>
    <w:basedOn w:val="Normal"/>
    <w:next w:val="Normal"/>
    <w:link w:val="Subtitle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SubtitleChar">
    <w:name w:val="Subtitle Char"/>
    <w:basedOn w:val="DefaultParagraphFont"/>
    <w:link w:val="Subtitle"/>
    <w:uiPriority w:val="11"/>
    <w:rsid w:val="00BD7167"/>
    <w:rPr>
      <w:rFonts w:asciiTheme="majorHAnsi" w:eastAsiaTheme="majorEastAsia" w:hAnsiTheme="majorHAnsi" w:cstheme="majorBidi"/>
      <w:caps/>
      <w:spacing w:val="20"/>
      <w:sz w:val="18"/>
      <w:szCs w:val="18"/>
      <w:lang w:val="en-US" w:bidi="en-US"/>
    </w:rPr>
  </w:style>
  <w:style w:type="character" w:styleId="Strong">
    <w:name w:val="Strong"/>
    <w:uiPriority w:val="22"/>
    <w:qFormat/>
    <w:rsid w:val="00BD7167"/>
    <w:rPr>
      <w:b/>
      <w:bCs/>
      <w:color w:val="C45911" w:themeColor="accent2" w:themeShade="BF"/>
      <w:spacing w:val="5"/>
    </w:rPr>
  </w:style>
  <w:style w:type="paragraph" w:styleId="NoSpacing">
    <w:name w:val="No Spacing"/>
    <w:basedOn w:val="Normal"/>
    <w:link w:val="NoSpacing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NoSpacingChar">
    <w:name w:val="No Spacing Char"/>
    <w:basedOn w:val="DefaultParagraphFont"/>
    <w:link w:val="NoSpacing"/>
    <w:uiPriority w:val="1"/>
    <w:rsid w:val="00BD7167"/>
    <w:rPr>
      <w:rFonts w:asciiTheme="majorHAnsi" w:eastAsiaTheme="majorEastAsia" w:hAnsiTheme="majorHAnsi" w:cstheme="majorBidi"/>
      <w:lang w:val="en-US" w:bidi="en-US"/>
    </w:rPr>
  </w:style>
  <w:style w:type="paragraph" w:styleId="Quote">
    <w:name w:val="Quote"/>
    <w:basedOn w:val="Normal"/>
    <w:next w:val="Normal"/>
    <w:link w:val="Quote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QuoteChar">
    <w:name w:val="Quote Char"/>
    <w:basedOn w:val="DefaultParagraphFont"/>
    <w:link w:val="Quote"/>
    <w:uiPriority w:val="29"/>
    <w:rsid w:val="00BD7167"/>
    <w:rPr>
      <w:rFonts w:asciiTheme="majorHAnsi" w:eastAsiaTheme="majorEastAsia" w:hAnsiTheme="majorHAnsi" w:cstheme="majorBidi"/>
      <w:i/>
      <w:iCs/>
      <w:lang w:val="en-US" w:bidi="en-US"/>
    </w:rPr>
  </w:style>
  <w:style w:type="paragraph" w:styleId="IntenseQuote">
    <w:name w:val="Intense Quote"/>
    <w:basedOn w:val="Normal"/>
    <w:next w:val="Normal"/>
    <w:link w:val="IntenseQuote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IntenseQuoteChar">
    <w:name w:val="Intense Quote Char"/>
    <w:basedOn w:val="DefaultParagraphFont"/>
    <w:link w:val="IntenseQuote"/>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SubtleEmphasis">
    <w:name w:val="Subtle Emphasis"/>
    <w:uiPriority w:val="19"/>
    <w:qFormat/>
    <w:rsid w:val="00BD7167"/>
    <w:rPr>
      <w:i/>
      <w:iCs/>
    </w:rPr>
  </w:style>
  <w:style w:type="character" w:styleId="IntenseEmphasis">
    <w:name w:val="Intense Emphasis"/>
    <w:uiPriority w:val="21"/>
    <w:qFormat/>
    <w:rsid w:val="00BD7167"/>
    <w:rPr>
      <w:i/>
      <w:iCs/>
      <w:caps/>
      <w:spacing w:val="10"/>
      <w:sz w:val="20"/>
      <w:szCs w:val="20"/>
    </w:rPr>
  </w:style>
  <w:style w:type="character" w:styleId="SubtleReference">
    <w:name w:val="Subtle Reference"/>
    <w:basedOn w:val="DefaultParagraphFont"/>
    <w:uiPriority w:val="31"/>
    <w:qFormat/>
    <w:rsid w:val="00BD7167"/>
    <w:rPr>
      <w:rFonts w:asciiTheme="minorHAnsi" w:eastAsiaTheme="minorEastAsia" w:hAnsiTheme="minorHAnsi" w:cstheme="minorBidi"/>
      <w:i/>
      <w:iCs/>
      <w:color w:val="823B0B" w:themeColor="accent2" w:themeShade="7F"/>
    </w:rPr>
  </w:style>
  <w:style w:type="character" w:styleId="IntenseReference">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BookTitle">
    <w:name w:val="Book Title"/>
    <w:uiPriority w:val="33"/>
    <w:qFormat/>
    <w:rsid w:val="00BD7167"/>
    <w:rPr>
      <w:caps/>
      <w:color w:val="823B0B" w:themeColor="accent2" w:themeShade="7F"/>
      <w:spacing w:val="5"/>
      <w:u w:color="823B0B" w:themeColor="accent2" w:themeShade="7F"/>
    </w:rPr>
  </w:style>
  <w:style w:type="paragraph" w:styleId="TOCHeading">
    <w:name w:val="TOC Heading"/>
    <w:basedOn w:val="Heading1"/>
    <w:next w:val="Normal"/>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TOC3">
    <w:name w:val="toc 3"/>
    <w:basedOn w:val="Normal"/>
    <w:next w:val="Normal"/>
    <w:autoRedefine/>
    <w:uiPriority w:val="39"/>
    <w:unhideWhenUsed/>
    <w:rsid w:val="00BD7167"/>
    <w:pPr>
      <w:tabs>
        <w:tab w:val="left" w:pos="1320"/>
        <w:tab w:val="right" w:pos="8494"/>
      </w:tabs>
      <w:spacing w:after="100" w:line="240" w:lineRule="auto"/>
      <w:ind w:left="400"/>
    </w:pPr>
  </w:style>
  <w:style w:type="paragraph" w:styleId="BodyText">
    <w:name w:val="Body Text"/>
    <w:basedOn w:val="Normal"/>
    <w:link w:val="BodyTextChar"/>
    <w:rsid w:val="00BD7167"/>
    <w:pPr>
      <w:overflowPunct/>
      <w:autoSpaceDE/>
      <w:autoSpaceDN/>
      <w:adjustRightInd/>
      <w:textAlignment w:val="auto"/>
    </w:pPr>
  </w:style>
  <w:style w:type="character" w:customStyle="1" w:styleId="BodyTextChar">
    <w:name w:val="Body Text Char"/>
    <w:basedOn w:val="DefaultParagraphFont"/>
    <w:link w:val="Body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al"/>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al"/>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al"/>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DefaultParagraphFont"/>
    <w:rsid w:val="00BD7167"/>
  </w:style>
  <w:style w:type="table" w:styleId="TableGrid">
    <w:name w:val="Table Grid"/>
    <w:basedOn w:val="TableNormal"/>
    <w:uiPriority w:val="59"/>
    <w:rsid w:val="00BD7167"/>
    <w:pPr>
      <w:spacing w:after="0" w:line="240" w:lineRule="auto"/>
    </w:pPr>
    <w:rPr>
      <w:rFonts w:ascii="Calibri" w:eastAsia="Times New Roman" w:hAnsi="Calibri" w:cs="Times New Roman"/>
      <w:sz w:val="20"/>
      <w:szCs w:val="20"/>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al"/>
    <w:next w:val="Normal"/>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al"/>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TOC4">
    <w:name w:val="toc 4"/>
    <w:basedOn w:val="Normal"/>
    <w:next w:val="Normal"/>
    <w:autoRedefine/>
    <w:uiPriority w:val="39"/>
    <w:unhideWhenUsed/>
    <w:rsid w:val="00BD7167"/>
    <w:pPr>
      <w:spacing w:after="100"/>
      <w:ind w:left="720"/>
    </w:pPr>
  </w:style>
  <w:style w:type="paragraph" w:styleId="TableofFigures">
    <w:name w:val="table of figures"/>
    <w:basedOn w:val="Normal"/>
    <w:next w:val="Normal"/>
    <w:uiPriority w:val="99"/>
    <w:unhideWhenUsed/>
    <w:rsid w:val="00BD7167"/>
    <w:pPr>
      <w:ind w:left="480" w:hanging="480"/>
    </w:pPr>
    <w:rPr>
      <w:rFonts w:asciiTheme="minorHAnsi" w:hAnsiTheme="minorHAnsi" w:cstheme="minorHAnsi"/>
      <w:smallCaps/>
      <w:sz w:val="20"/>
    </w:rPr>
  </w:style>
  <w:style w:type="character" w:styleId="CommentReference">
    <w:name w:val="annotation reference"/>
    <w:basedOn w:val="DefaultParagraphFont"/>
    <w:uiPriority w:val="99"/>
    <w:semiHidden/>
    <w:unhideWhenUsed/>
    <w:rsid w:val="00BD7167"/>
    <w:rPr>
      <w:sz w:val="16"/>
      <w:szCs w:val="16"/>
    </w:rPr>
  </w:style>
  <w:style w:type="paragraph" w:styleId="CommentText">
    <w:name w:val="annotation text"/>
    <w:basedOn w:val="Normal"/>
    <w:link w:val="CommentTextChar"/>
    <w:uiPriority w:val="99"/>
    <w:semiHidden/>
    <w:unhideWhenUsed/>
    <w:rsid w:val="00BD7167"/>
    <w:pPr>
      <w:spacing w:line="240" w:lineRule="auto"/>
    </w:pPr>
    <w:rPr>
      <w:sz w:val="20"/>
    </w:rPr>
  </w:style>
  <w:style w:type="character" w:customStyle="1" w:styleId="CommentTextChar">
    <w:name w:val="Comment Text Char"/>
    <w:basedOn w:val="DefaultParagraphFont"/>
    <w:link w:val="CommentText"/>
    <w:uiPriority w:val="99"/>
    <w:semiHidden/>
    <w:rsid w:val="00BD7167"/>
    <w:rPr>
      <w:rFonts w:asciiTheme="majorHAnsi" w:eastAsia="Times New Roman" w:hAnsiTheme="majorHAnsi" w:cs="Times New Roman"/>
      <w:sz w:val="20"/>
      <w:szCs w:val="20"/>
      <w:lang w:val="sk-SK" w:eastAsia="cs-CZ"/>
    </w:rPr>
  </w:style>
  <w:style w:type="character" w:customStyle="1" w:styleId="CommentSubjectChar">
    <w:name w:val="Comment Subject Char"/>
    <w:basedOn w:val="CommentTextChar"/>
    <w:link w:val="CommentSubject"/>
    <w:uiPriority w:val="99"/>
    <w:semiHidden/>
    <w:rsid w:val="00BD7167"/>
    <w:rPr>
      <w:rFonts w:asciiTheme="majorHAnsi" w:eastAsia="Times New Roman" w:hAnsiTheme="majorHAnsi" w:cs="Times New Roman"/>
      <w:b/>
      <w:bCs/>
      <w:sz w:val="20"/>
      <w:szCs w:val="20"/>
      <w:lang w:val="sk-SK" w:eastAsia="cs-CZ"/>
    </w:rPr>
  </w:style>
  <w:style w:type="paragraph" w:styleId="CommentSubject">
    <w:name w:val="annotation subject"/>
    <w:basedOn w:val="CommentText"/>
    <w:next w:val="CommentText"/>
    <w:link w:val="CommentSubjectChar"/>
    <w:uiPriority w:val="99"/>
    <w:semiHidden/>
    <w:unhideWhenUsed/>
    <w:rsid w:val="00BD7167"/>
    <w:rPr>
      <w:b/>
      <w:bCs/>
    </w:rPr>
  </w:style>
  <w:style w:type="character" w:styleId="PlaceholderText">
    <w:name w:val="Placeholder Text"/>
    <w:basedOn w:val="DefaultParagraphFont"/>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4.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jpeg"/><Relationship Id="rId55"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chart" Target="charts/chart1.xml"/><Relationship Id="rId58"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footer" Target="footer5.xml"/><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2043232"/>
        <c:axId val="12040512"/>
      </c:barChart>
      <c:catAx>
        <c:axId val="12043232"/>
        <c:scaling>
          <c:orientation val="minMax"/>
        </c:scaling>
        <c:delete val="0"/>
        <c:axPos val="b"/>
        <c:numFmt formatCode="General" sourceLinked="1"/>
        <c:majorTickMark val="out"/>
        <c:minorTickMark val="none"/>
        <c:tickLblPos val="nextTo"/>
        <c:crossAx val="12040512"/>
        <c:crosses val="autoZero"/>
        <c:auto val="1"/>
        <c:lblAlgn val="ctr"/>
        <c:lblOffset val="100"/>
        <c:noMultiLvlLbl val="0"/>
      </c:catAx>
      <c:valAx>
        <c:axId val="12040512"/>
        <c:scaling>
          <c:orientation val="minMax"/>
        </c:scaling>
        <c:delete val="0"/>
        <c:axPos val="l"/>
        <c:majorGridlines/>
        <c:numFmt formatCode="General" sourceLinked="1"/>
        <c:majorTickMark val="out"/>
        <c:minorTickMark val="none"/>
        <c:tickLblPos val="nextTo"/>
        <c:crossAx val="12043232"/>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12042688"/>
        <c:axId val="12051392"/>
      </c:barChart>
      <c:catAx>
        <c:axId val="12042688"/>
        <c:scaling>
          <c:orientation val="minMax"/>
        </c:scaling>
        <c:delete val="0"/>
        <c:axPos val="b"/>
        <c:numFmt formatCode="General" sourceLinked="1"/>
        <c:majorTickMark val="out"/>
        <c:minorTickMark val="none"/>
        <c:tickLblPos val="nextTo"/>
        <c:crossAx val="12051392"/>
        <c:crosses val="autoZero"/>
        <c:auto val="1"/>
        <c:lblAlgn val="ctr"/>
        <c:lblOffset val="100"/>
        <c:noMultiLvlLbl val="0"/>
      </c:catAx>
      <c:valAx>
        <c:axId val="12051392"/>
        <c:scaling>
          <c:orientation val="minMax"/>
        </c:scaling>
        <c:delete val="0"/>
        <c:axPos val="l"/>
        <c:majorGridlines/>
        <c:numFmt formatCode="General" sourceLinked="1"/>
        <c:majorTickMark val="out"/>
        <c:minorTickMark val="none"/>
        <c:tickLblPos val="nextTo"/>
        <c:crossAx val="12042688"/>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2ABDF-0ECA-436B-9B0D-2406A9618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09</Pages>
  <Words>49705</Words>
  <Characters>283325</Characters>
  <Application>Microsoft Office Word</Application>
  <DocSecurity>0</DocSecurity>
  <Lines>2361</Lines>
  <Paragraphs>664</Paragraphs>
  <ScaleCrop>false</ScaleCrop>
  <HeadingPairs>
    <vt:vector size="4" baseType="variant">
      <vt:variant>
        <vt:lpstr>Title</vt:lpstr>
      </vt:variant>
      <vt:variant>
        <vt:i4>1</vt:i4>
      </vt:variant>
      <vt:variant>
        <vt:lpstr>Názov</vt:lpstr>
      </vt:variant>
      <vt:variant>
        <vt:i4>1</vt:i4>
      </vt:variant>
    </vt:vector>
  </HeadingPairs>
  <TitlesOfParts>
    <vt:vector size="2" baseType="lpstr">
      <vt:lpstr/>
      <vt:lpstr/>
    </vt:vector>
  </TitlesOfParts>
  <Company/>
  <LinksUpToDate>false</LinksUpToDate>
  <CharactersWithSpaces>332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Langer, Peter</cp:lastModifiedBy>
  <cp:revision>6</cp:revision>
  <dcterms:created xsi:type="dcterms:W3CDTF">2018-06-22T16:11:00Z</dcterms:created>
  <dcterms:modified xsi:type="dcterms:W3CDTF">2018-06-22T16:53:00Z</dcterms:modified>
</cp:coreProperties>
</file>